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42041" w14:textId="77777777" w:rsidR="00856CB9" w:rsidRPr="001F6B5F" w:rsidRDefault="003B4ECA">
      <w:r w:rsidRPr="001F6B5F">
        <w:t>Implementation Science Homework</w:t>
      </w:r>
    </w:p>
    <w:p w14:paraId="724128FB" w14:textId="77777777" w:rsidR="00EC5BB8" w:rsidRPr="001F6B5F" w:rsidRDefault="00EC5BB8"/>
    <w:p w14:paraId="2652262A" w14:textId="77777777" w:rsidR="00EC5BB8" w:rsidRPr="001F6B5F" w:rsidRDefault="00EC5BB8" w:rsidP="00EC5BB8">
      <w:pPr>
        <w:rPr>
          <w:b/>
        </w:rPr>
      </w:pPr>
      <w:r w:rsidRPr="001F6B5F">
        <w:rPr>
          <w:b/>
        </w:rPr>
        <w:t xml:space="preserve">Assignment 1: </w:t>
      </w:r>
      <w:bookmarkStart w:id="0" w:name="_GoBack"/>
      <w:bookmarkEnd w:id="0"/>
      <w:r w:rsidRPr="001F6B5F">
        <w:rPr>
          <w:b/>
        </w:rPr>
        <w:t>The problem statement</w:t>
      </w:r>
    </w:p>
    <w:p w14:paraId="388ED9D9" w14:textId="59D0C0AA" w:rsidR="00EC5BB8" w:rsidRPr="001F6B5F" w:rsidRDefault="00EC5BB8" w:rsidP="00EC5BB8">
      <w:r w:rsidRPr="001F6B5F">
        <w:t>Atrial fibrillation (AF), which is particularly common among older adults, increases the risk of stroke and leads to significant excess disability, morbidity and mortality.</w:t>
      </w:r>
      <w:r w:rsidR="00AA7926" w:rsidRPr="001F6B5F">
        <w:fldChar w:fldCharType="begin">
          <w:fldData xml:space="preserve">PEVuZE5vdGU+PENpdGU+PEF1dGhvcj5CZW5qYW1pbjwvQXV0aG9yPjxZZWFyPjE5OTg8L1llYXI+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</w:fldData>
        </w:fldChar>
      </w:r>
      <w:r w:rsidR="00AA7926" w:rsidRPr="001F6B5F">
        <w:instrText xml:space="preserve"> ADDIN EN.CITE </w:instrText>
      </w:r>
      <w:r w:rsidR="00AA7926" w:rsidRPr="001F6B5F">
        <w:fldChar w:fldCharType="begin">
          <w:fldData xml:space="preserve">PEVuZE5vdGU+PENpdGU+PEF1dGhvcj5CZW5qYW1pbjwvQXV0aG9yPjxZZWFyPjE5OTg8L1llYXI+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</w:fldData>
        </w:fldChar>
      </w:r>
      <w:r w:rsidR="00AA7926" w:rsidRPr="001F6B5F">
        <w:instrText xml:space="preserve"> ADDIN EN.CITE.DATA </w:instrText>
      </w:r>
      <w:r w:rsidR="00AA7926" w:rsidRPr="001F6B5F">
        <w:fldChar w:fldCharType="end"/>
      </w:r>
      <w:r w:rsidR="00AA7926" w:rsidRPr="001F6B5F">
        <w:fldChar w:fldCharType="separate"/>
      </w:r>
      <w:r w:rsidR="00AA7926" w:rsidRPr="001F6B5F">
        <w:rPr>
          <w:noProof/>
          <w:vertAlign w:val="superscript"/>
        </w:rPr>
        <w:t>1</w:t>
      </w:r>
      <w:r w:rsidR="00AA7926" w:rsidRPr="001F6B5F">
        <w:fldChar w:fldCharType="end"/>
      </w:r>
      <w:r w:rsidRPr="001F6B5F">
        <w:t xml:space="preserve"> There is strong evidence that anticoagulation is highly effective in preventing thromboembolic events such as stroke in patients with AF, however at the cost of an increased bleeding risk.</w:t>
      </w:r>
      <w:r w:rsidR="00A01CE1" w:rsidRPr="001F6B5F">
        <w:fldChar w:fldCharType="begin"/>
      </w:r>
      <w:r w:rsidR="00A01CE1" w:rsidRPr="001F6B5F">
        <w:instrText xml:space="preserve"> ADDIN EN.CITE &lt;EndNote&gt;&lt;Cite&gt;&lt;Author&gt;Hart&lt;/Author&gt;&lt;Year&gt;2007&lt;/Year&gt;&lt;RecNum&gt;226&lt;/RecNum&gt;&lt;DisplayText&gt;&lt;style face="superscript"&gt;2&lt;/style&gt;&lt;/DisplayText&gt;&lt;record&gt;&lt;rec-number&gt;226&lt;/rec-number&gt;&lt;foreign-keys&gt;&lt;key app="EN" db-id="x2zzrtpv32dse8e9rabxp9z79ffefpxavwew" timestamp="1492394084"&gt;226&lt;/key&gt;&lt;/foreign-keys&gt;&lt;ref-type name="Journal Article"&gt;17&lt;/ref-type&gt;&lt;contributors&gt;&lt;authors&gt;&lt;author&gt;Hart, R. G.&lt;/author&gt;&lt;author&gt;Pearce, L. A.&lt;/author&gt;&lt;author&gt;Aguilar, M. I.&lt;/author&gt;&lt;/authors&gt;&lt;/contributors&gt;&lt;auth-address&gt;Department of Medicine (Neurology), University of Texas Health Science Center, San Antonio, Texas 78229-3900, USA. hartr@uthscsa.edu&lt;/auth-address&gt;&lt;titles&gt;&lt;title&gt;Meta-analysis: antithrombotic therapy to prevent stroke in patients who have nonvalvular atrial fibrillation&lt;/title&gt;&lt;secondary-title&gt;Ann Intern Med&lt;/secondary-title&gt;&lt;/titles&gt;&lt;periodical&gt;&lt;full-title&gt;Ann Intern Med&lt;/full-title&gt;&lt;/periodical&gt;&lt;pages&gt;857-67&lt;/pages&gt;&lt;volume&gt;146&lt;/volume&gt;&lt;number&gt;12&lt;/number&gt;&lt;keywords&gt;&lt;keyword&gt;Aged&lt;/keyword&gt;&lt;keyword&gt;Anticoagulants/administration &amp;amp; dosage/adverse effects&lt;/keyword&gt;&lt;keyword&gt;Atrial Fibrillation/*complications&lt;/keyword&gt;&lt;keyword&gt;Fibrinolytic Agents/adverse effects/*therapeutic use&lt;/keyword&gt;&lt;keyword&gt;Hemorrhage/chemically induced&lt;/keyword&gt;&lt;keyword&gt;Humans&lt;/keyword&gt;&lt;keyword&gt;Platelet Aggregation Inhibitors/adverse effects/therapeutic use&lt;/keyword&gt;&lt;keyword&gt;Stroke/complications/*prevention &amp;amp; control&lt;/keyword&gt;&lt;keyword&gt;Warfarin/administration &amp;amp; dosage/adverse effects&lt;/keyword&gt;&lt;/keywords&gt;&lt;dates&gt;&lt;year&gt;2007&lt;/year&gt;&lt;pub-dates&gt;&lt;date&gt;Jun 19&lt;/date&gt;&lt;/pub-dates&gt;&lt;/dates&gt;&lt;isbn&gt;1539-3704 (Electronic)&amp;#xD;0003-4819 (Linking)&lt;/isbn&gt;&lt;accession-num&gt;17577005&lt;/accession-num&gt;&lt;urls&gt;&lt;related-urls&gt;&lt;url&gt;https://www.ncbi.nlm.nih.gov/pubmed/17577005&lt;/url&gt;&lt;/related-urls&gt;&lt;/urls&gt;&lt;/record&gt;&lt;/Cite&gt;&lt;/EndNote&gt;</w:instrText>
      </w:r>
      <w:r w:rsidR="00A01CE1" w:rsidRPr="001F6B5F">
        <w:fldChar w:fldCharType="separate"/>
      </w:r>
      <w:r w:rsidR="00A01CE1" w:rsidRPr="001F6B5F">
        <w:rPr>
          <w:noProof/>
          <w:vertAlign w:val="superscript"/>
        </w:rPr>
        <w:t>2</w:t>
      </w:r>
      <w:r w:rsidR="00A01CE1" w:rsidRPr="001F6B5F">
        <w:fldChar w:fldCharType="end"/>
      </w:r>
      <w:r w:rsidRPr="001F6B5F">
        <w:t xml:space="preserve"> The decision whether to </w:t>
      </w:r>
      <w:proofErr w:type="spellStart"/>
      <w:r w:rsidRPr="001F6B5F">
        <w:t>anticoagulate</w:t>
      </w:r>
      <w:proofErr w:type="spellEnd"/>
      <w:r w:rsidRPr="001F6B5F">
        <w:t xml:space="preserve"> a patient with AF requires careful assessment of stroke and bleeding risk </w:t>
      </w:r>
      <w:proofErr w:type="gramStart"/>
      <w:r w:rsidRPr="001F6B5F">
        <w:t>in order to</w:t>
      </w:r>
      <w:proofErr w:type="gramEnd"/>
      <w:r w:rsidRPr="001F6B5F">
        <w:t xml:space="preserve"> estimate the net clinical benefit of anticoagulation treatment. Guidelines recommend the use of the CHA2DS2-VASc risk stratification scheme to estimate stroke risk, which incorporates older age (1 point for 65-74 years, and 2 points for </w:t>
      </w:r>
      <w:r w:rsidRPr="001F6B5F">
        <w:sym w:font="Symbol" w:char="F0B3"/>
      </w:r>
      <w:r w:rsidRPr="001F6B5F">
        <w:t>75 years) among other risk factors for stroke.</w:t>
      </w:r>
      <w:r w:rsidR="00AA7926" w:rsidRPr="001F6B5F">
        <w:fldChar w:fldCharType="begin">
          <w:fldData xml:space="preserve">PEVuZE5vdGU+PENpdGU+PEF1dGhvcj5KYW51YXJ5PC9BdXRob3I+PFllYXI+MjAxNDwvWWVhcj48
UmVjTnVtPjEwNjwvUmVjTnVtPjxEaXNwbGF5VGV4dD48c3R5bGUgZmFjZT0ic3VwZXJzY3JpcHQi
PjM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A01CE1" w:rsidRPr="001F6B5F">
        <w:instrText xml:space="preserve"> ADDIN EN.CITE </w:instrText>
      </w:r>
      <w:r w:rsidR="00A01CE1" w:rsidRPr="001F6B5F">
        <w:fldChar w:fldCharType="begin">
          <w:fldData xml:space="preserve">PEVuZE5vdGU+PENpdGU+PEF1dGhvcj5KYW51YXJ5PC9BdXRob3I+PFllYXI+MjAxNDwvWWVhcj48
UmVjTnVtPjEwNjwvUmVjTnVtPjxEaXNwbGF5VGV4dD48c3R5bGUgZmFjZT0ic3VwZXJzY3JpcHQi
PjM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A01CE1" w:rsidRPr="001F6B5F">
        <w:instrText xml:space="preserve"> ADDIN EN.CITE.DATA </w:instrText>
      </w:r>
      <w:r w:rsidR="00A01CE1" w:rsidRPr="001F6B5F">
        <w:fldChar w:fldCharType="end"/>
      </w:r>
      <w:r w:rsidR="00AA7926" w:rsidRPr="001F6B5F">
        <w:fldChar w:fldCharType="separate"/>
      </w:r>
      <w:r w:rsidR="00A01CE1" w:rsidRPr="001F6B5F">
        <w:rPr>
          <w:noProof/>
          <w:vertAlign w:val="superscript"/>
        </w:rPr>
        <w:t>3</w:t>
      </w:r>
      <w:r w:rsidR="00AA7926" w:rsidRPr="001F6B5F">
        <w:fldChar w:fldCharType="end"/>
      </w:r>
      <w:r w:rsidRPr="001F6B5F">
        <w:t xml:space="preserve"> Treatment with oral anticoagulation is recommended for patients with a moderate to high risk of stroke, as estimated by a CHA2DS2-VASc score of 2 or greater (class of recommendation I, level of evidence A), with periodic reassessment of stroke and bleeding risk.</w:t>
      </w:r>
      <w:r w:rsidR="00AA7926" w:rsidRPr="001F6B5F">
        <w:fldChar w:fldCharType="begin">
          <w:fldData xml:space="preserve">PEVuZE5vdGU+PENpdGU+PEF1dGhvcj5KYW51YXJ5PC9BdXRob3I+PFllYXI+MjAxNDwvWWVhcj48
UmVjTnVtPjEwNjwvUmVjTnVtPjxEaXNwbGF5VGV4dD48c3R5bGUgZmFjZT0ic3VwZXJzY3JpcHQi
PjM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A01CE1" w:rsidRPr="001F6B5F">
        <w:instrText xml:space="preserve"> ADDIN EN.CITE </w:instrText>
      </w:r>
      <w:r w:rsidR="00A01CE1" w:rsidRPr="001F6B5F">
        <w:fldChar w:fldCharType="begin">
          <w:fldData xml:space="preserve">PEVuZE5vdGU+PENpdGU+PEF1dGhvcj5KYW51YXJ5PC9BdXRob3I+PFllYXI+MjAxNDwvWWVhcj48
UmVjTnVtPjEwNjwvUmVjTnVtPjxEaXNwbGF5VGV4dD48c3R5bGUgZmFjZT0ic3VwZXJzY3JpcHQi
PjM8L3N0eWxlPjwvRGlzcGxheVRleHQ+PHJlY29yZD48cmVjLW51bWJlcj4xMDY8L3JlYy1udW1i
ZXI+PGZvcmVpZ24ta2V5cz48a2V5IGFwcD0iRU4iIGRiLWlkPSJ4Mnp6cnRwdjMyZHNlOGU5cmFi
eHA5ejc5ZmZlZnB4YXZ3ZXciIHRpbWVzdGFtcD0iMTQ4NDAwNzczNSI+MTA2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x
NTI0LTQ1MzkgKEVsZWN0cm9uaWMpJiN4RDswMDA5LTczMjIgKExpbmtpbmcpPC9pc2JuPjxhY2Nl
c3Npb24tbnVtPjI0NjgyMzQ4PC9hY2Nlc3Npb24tbnVtPjx1cmxzPjxyZWxhdGVkLXVybHM+PHVy
bD5odHRwOi8vd3d3Lm5jYmkubmxtLm5paC5nb3YvcHVibWVkLzI0NjgyMzQ4PC91cmw+PHVybD5o
dHRwOi8vY2lyYy5haGFqb3VybmFscy5vcmcvY29udGVudC9jaXJjdWxhdGlvbmFoYS8xMzAvMjMv
MjA3MS5mdWxsLnBkZjwvdXJsPjwvcmVsYXRlZC11cmxzPjwvdXJscz48ZWxlY3Ryb25pYy1yZXNv
dXJjZS1udW0+MTAuMTE2MS9DSVIuMDAwMDAwMDAwMDAwMDA0MDwvZWxlY3Ryb25pYy1yZXNvdXJj
ZS1udW0+PC9yZWNvcmQ+PC9DaXRlPjwvRW5kTm90ZT5=
</w:fldData>
        </w:fldChar>
      </w:r>
      <w:r w:rsidR="00A01CE1" w:rsidRPr="001F6B5F">
        <w:instrText xml:space="preserve"> ADDIN EN.CITE.DATA </w:instrText>
      </w:r>
      <w:r w:rsidR="00A01CE1" w:rsidRPr="001F6B5F">
        <w:fldChar w:fldCharType="end"/>
      </w:r>
      <w:r w:rsidR="00AA7926" w:rsidRPr="001F6B5F">
        <w:fldChar w:fldCharType="separate"/>
      </w:r>
      <w:r w:rsidR="00A01CE1" w:rsidRPr="001F6B5F">
        <w:rPr>
          <w:noProof/>
          <w:vertAlign w:val="superscript"/>
        </w:rPr>
        <w:t>3</w:t>
      </w:r>
      <w:r w:rsidR="00AA7926" w:rsidRPr="001F6B5F">
        <w:fldChar w:fldCharType="end"/>
      </w:r>
      <w:r w:rsidRPr="001F6B5F">
        <w:t xml:space="preserve"> Compared to younger adults, older patients with AF are not only at increased risk of stroke, but the risk of anticoagulation-related bleeding is also increased, leading to concerns about the benefit of anticoagulation in these patients. However, previous studies have suggested no decrease or even an increase in absolute benefit of oral anticoagulation in older patients, which is driven by their increased risk of ischemi</w:t>
      </w:r>
      <w:r w:rsidR="00A01CE1" w:rsidRPr="001F6B5F">
        <w:t>c stroke</w:t>
      </w:r>
      <w:r w:rsidRPr="001F6B5F">
        <w:t>.</w:t>
      </w:r>
      <w:r w:rsidR="00BA371E" w:rsidRPr="001F6B5F">
        <w:fldChar w:fldCharType="begin">
          <w:fldData xml:space="preserve">PEVuZE5vdGU+PENpdGU+PEF1dGhvcj52YW4gV2FscmF2ZW48L0F1dGhvcj48WWVhcj4yMDA5PC9Z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</w:fldData>
        </w:fldChar>
      </w:r>
      <w:r w:rsidR="00A01CE1" w:rsidRPr="001F6B5F">
        <w:instrText xml:space="preserve"> ADDIN EN.CITE </w:instrText>
      </w:r>
      <w:r w:rsidR="00A01CE1" w:rsidRPr="001F6B5F">
        <w:fldChar w:fldCharType="begin">
          <w:fldData xml:space="preserve">PEVuZE5vdGU+PENpdGU+PEF1dGhvcj52YW4gV2FscmF2ZW48L0F1dGhvcj48WWVhcj4yMDA5PC9Z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</w:fldData>
        </w:fldChar>
      </w:r>
      <w:r w:rsidR="00A01CE1" w:rsidRPr="001F6B5F">
        <w:instrText xml:space="preserve"> ADDIN EN.CITE.DATA </w:instrText>
      </w:r>
      <w:r w:rsidR="00A01CE1" w:rsidRPr="001F6B5F">
        <w:fldChar w:fldCharType="end"/>
      </w:r>
      <w:r w:rsidR="00BA371E" w:rsidRPr="001F6B5F">
        <w:fldChar w:fldCharType="separate"/>
      </w:r>
      <w:r w:rsidR="00A01CE1" w:rsidRPr="001F6B5F">
        <w:rPr>
          <w:noProof/>
          <w:vertAlign w:val="superscript"/>
        </w:rPr>
        <w:t>4</w:t>
      </w:r>
      <w:r w:rsidR="00BA371E" w:rsidRPr="001F6B5F">
        <w:fldChar w:fldCharType="end"/>
      </w:r>
      <w:r w:rsidRPr="001F6B5F">
        <w:t xml:space="preserve"> Anticoagulation treatment continues to be underutilized in older AF patients, and studies have shown that among older patients with no clear contraindication, as few as 30 to 50 percent</w:t>
      </w:r>
      <w:r w:rsidR="00BA371E" w:rsidRPr="001F6B5F">
        <w:t xml:space="preserve"> receive oral anticoagulation</w:t>
      </w:r>
      <w:r w:rsidRPr="001F6B5F">
        <w:t>,</w:t>
      </w:r>
      <w:r w:rsidR="00BA371E" w:rsidRPr="001F6B5F">
        <w:fldChar w:fldCharType="begin">
          <w:fldData xml:space="preserve">PEVuZE5vdGU+PENpdGU+PEF1dGhvcj5UYXBzb248L0F1dGhvcj48WWVhcj4yMDA1PC9ZZWFyPjxS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</w:fldData>
        </w:fldChar>
      </w:r>
      <w:r w:rsidR="00A01CE1" w:rsidRPr="001F6B5F">
        <w:instrText xml:space="preserve"> ADDIN EN.CITE </w:instrText>
      </w:r>
      <w:r w:rsidR="00A01CE1" w:rsidRPr="001F6B5F">
        <w:fldChar w:fldCharType="begin">
          <w:fldData xml:space="preserve">PEVuZE5vdGU+PENpdGU+PEF1dGhvcj5UYXBzb248L0F1dGhvcj48WWVhcj4yMDA1PC9ZZWFyPjxS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</w:fldData>
        </w:fldChar>
      </w:r>
      <w:r w:rsidR="00A01CE1" w:rsidRPr="001F6B5F">
        <w:instrText xml:space="preserve"> ADDIN EN.CITE.DATA </w:instrText>
      </w:r>
      <w:r w:rsidR="00A01CE1" w:rsidRPr="001F6B5F">
        <w:fldChar w:fldCharType="end"/>
      </w:r>
      <w:r w:rsidR="00BA371E" w:rsidRPr="001F6B5F">
        <w:fldChar w:fldCharType="separate"/>
      </w:r>
      <w:r w:rsidR="00A01CE1" w:rsidRPr="001F6B5F">
        <w:rPr>
          <w:noProof/>
          <w:vertAlign w:val="superscript"/>
        </w:rPr>
        <w:t>5</w:t>
      </w:r>
      <w:r w:rsidR="00BA371E" w:rsidRPr="001F6B5F">
        <w:fldChar w:fldCharType="end"/>
      </w:r>
      <w:r w:rsidRPr="001F6B5F">
        <w:t xml:space="preserve"> mainly because of an overestimation of their bleeding risk. Underutilization of oral anticoagulation leads to preventable stroke events in untreated AF patients with no contraindi</w:t>
      </w:r>
      <w:r w:rsidR="00BA371E" w:rsidRPr="001F6B5F">
        <w:t>cation</w:t>
      </w:r>
      <w:r w:rsidRPr="001F6B5F">
        <w:t>,</w:t>
      </w:r>
      <w:r w:rsidR="00BA371E" w:rsidRPr="001F6B5F">
        <w:fldChar w:fldCharType="begin"/>
      </w:r>
      <w:r w:rsidR="00A01CE1" w:rsidRPr="001F6B5F">
        <w:instrText xml:space="preserve"> ADDIN EN.CITE &lt;EndNote&gt;&lt;Cite&gt;&lt;Author&gt;Ogilvie&lt;/Author&gt;&lt;Year&gt;2010&lt;/Year&gt;&lt;RecNum&gt;225&lt;/RecNum&gt;&lt;DisplayText&gt;&lt;style face="superscript"&gt;6&lt;/style&gt;&lt;/DisplayText&gt;&lt;record&gt;&lt;rec-number&gt;225&lt;/rec-number&gt;&lt;foreign-keys&gt;&lt;key app="EN" db-id="x2zzrtpv32dse8e9rabxp9z79ffefpxavwew" timestamp="1492393927"&gt;225&lt;/key&gt;&lt;/foreign-keys&gt;&lt;ref-type name="Journal Article"&gt;17&lt;/ref-type&gt;&lt;contributors&gt;&lt;authors&gt;&lt;author&gt;Ogilvie, I. M.&lt;/author&gt;&lt;author&gt;Newton, N.&lt;/author&gt;&lt;author&gt;Welner, S. A.&lt;/author&gt;&lt;author&gt;Cowell, W.&lt;/author&gt;&lt;author&gt;Lip, G. Y.&lt;/author&gt;&lt;/authors&gt;&lt;/contributors&gt;&lt;auth-address&gt;BioMedCom Consultants Inc., Montreal, QC, Canada. isla_ogilvie@biomedcom.org&lt;/auth-address&gt;&lt;titles&gt;&lt;title&gt;Underuse of oral anticoagulants in atrial fibrillation: a systematic review&lt;/title&gt;&lt;secondary-title&gt;Am J Med&lt;/secondary-title&gt;&lt;/titles&gt;&lt;periodical&gt;&lt;full-title&gt;Am J Med&lt;/full-title&gt;&lt;/periodical&gt;&lt;pages&gt;638-645 e4&lt;/pages&gt;&lt;volume&gt;123&lt;/volume&gt;&lt;number&gt;7&lt;/number&gt;&lt;keywords&gt;&lt;keyword&gt;Administration, Oral&lt;/keyword&gt;&lt;keyword&gt;Anticoagulants/*administration &amp;amp; dosage/therapeutic use&lt;/keyword&gt;&lt;keyword&gt;Atrial Fibrillation/*complications/*drug therapy&lt;/keyword&gt;&lt;keyword&gt;Humans&lt;/keyword&gt;&lt;keyword&gt;Stroke/*prevention &amp;amp; control&lt;/keyword&gt;&lt;keyword&gt;Thromboembolism/*prevention &amp;amp; control&lt;/keyword&gt;&lt;/keywords&gt;&lt;dates&gt;&lt;year&gt;2010&lt;/year&gt;&lt;pub-dates&gt;&lt;date&gt;Jul&lt;/date&gt;&lt;/pub-dates&gt;&lt;/dates&gt;&lt;isbn&gt;1555-7162 (Electronic)&amp;#xD;0002-9343 (Linking)&lt;/isbn&gt;&lt;accession-num&gt;20609686&lt;/accession-num&gt;&lt;urls&gt;&lt;related-urls&gt;&lt;url&gt;https://www.ncbi.nlm.nih.gov/pubmed/20609686&lt;/url&gt;&lt;/related-urls&gt;&lt;/urls&gt;&lt;electronic-resource-num&gt;10.1016/j.amjmed.2009.11.025&lt;/electronic-resource-num&gt;&lt;/record&gt;&lt;/Cite&gt;&lt;/EndNote&gt;</w:instrText>
      </w:r>
      <w:r w:rsidR="00BA371E" w:rsidRPr="001F6B5F">
        <w:fldChar w:fldCharType="separate"/>
      </w:r>
      <w:r w:rsidR="00A01CE1" w:rsidRPr="001F6B5F">
        <w:rPr>
          <w:noProof/>
          <w:vertAlign w:val="superscript"/>
        </w:rPr>
        <w:t>6</w:t>
      </w:r>
      <w:r w:rsidR="00BA371E" w:rsidRPr="001F6B5F">
        <w:fldChar w:fldCharType="end"/>
      </w:r>
      <w:r w:rsidRPr="001F6B5F">
        <w:t xml:space="preserve"> with subsequent excess disability and mortality. </w:t>
      </w:r>
    </w:p>
    <w:p w14:paraId="7D8731BB" w14:textId="77777777" w:rsidR="0055716C" w:rsidRDefault="0055716C" w:rsidP="00EC5BB8">
      <w:pPr>
        <w:rPr>
          <w:rFonts w:asciiTheme="majorHAnsi" w:hAnsiTheme="majorHAnsi"/>
        </w:rPr>
      </w:pPr>
    </w:p>
    <w:p w14:paraId="063B8430" w14:textId="77777777" w:rsidR="00F92F82" w:rsidRDefault="00F92F82">
      <w:pPr>
        <w:rPr>
          <w:b/>
        </w:rPr>
      </w:pPr>
      <w:r>
        <w:rPr>
          <w:b/>
        </w:rPr>
        <w:br w:type="page"/>
      </w:r>
    </w:p>
    <w:p w14:paraId="468BC859" w14:textId="4BE0B2E3" w:rsidR="0055716C" w:rsidRDefault="0055716C" w:rsidP="00EC5BB8">
      <w:pPr>
        <w:rPr>
          <w:b/>
        </w:rPr>
      </w:pPr>
      <w:r w:rsidRPr="0055716C">
        <w:rPr>
          <w:b/>
        </w:rPr>
        <w:lastRenderedPageBreak/>
        <w:t>Assignment 2: Gap Analysis</w:t>
      </w:r>
    </w:p>
    <w:p w14:paraId="7B89EFC3" w14:textId="77777777" w:rsidR="000C5EF1" w:rsidRDefault="000C5EF1" w:rsidP="00EC5BB8">
      <w:pPr>
        <w:rPr>
          <w:b/>
        </w:rPr>
      </w:pPr>
    </w:p>
    <w:p w14:paraId="49125938" w14:textId="5EE81F84" w:rsidR="00765D42" w:rsidRDefault="00013D0D" w:rsidP="00EC5BB8">
      <w:r>
        <w:t>Reasons for why anticoag</w:t>
      </w:r>
      <w:r w:rsidR="004C0AC9">
        <w:t>ulation is underused</w:t>
      </w:r>
      <w:r>
        <w:t xml:space="preserve"> in older patients with atrial fibrillation </w:t>
      </w:r>
      <w:r w:rsidR="003D4734">
        <w:t xml:space="preserve">(AF) </w:t>
      </w:r>
      <w:r>
        <w:t>can be found of multiple</w:t>
      </w:r>
      <w:r w:rsidR="00126797">
        <w:t xml:space="preserve"> socio-ecological</w:t>
      </w:r>
      <w:r>
        <w:t xml:space="preserve"> levels. </w:t>
      </w:r>
      <w:r w:rsidR="004C0AC9">
        <w:t>The main aim of this proposal is to examine barriers to prescription of anticoagulation for elderly patients with atrial fibrillation among physicians, and several factors contribute to this underuse of anticoagulation on the provider level. Provider</w:t>
      </w:r>
      <w:r w:rsidR="005A77DA">
        <w:t>s</w:t>
      </w:r>
      <w:r w:rsidR="004C0AC9">
        <w:t xml:space="preserve"> tend to overestimate bleeding risk </w:t>
      </w:r>
      <w:r w:rsidR="00350B4D">
        <w:t>compared to stroke risk</w:t>
      </w:r>
      <w:r w:rsidR="003B7B16">
        <w:fldChar w:fldCharType="begin"/>
      </w:r>
      <w:r w:rsidR="003B7B16">
        <w:instrText xml:space="preserve"> ADDIN EN.CITE &lt;EndNote&gt;&lt;Cite&gt;&lt;Author&gt;Peterson&lt;/Author&gt;&lt;Year&gt;2002&lt;/Year&gt;&lt;RecNum&gt;228&lt;/RecNum&gt;&lt;DisplayText&gt;&lt;style face="superscript"&gt;7&lt;/style&gt;&lt;/DisplayText&gt;&lt;record&gt;&lt;rec-number&gt;228&lt;/rec-number&gt;&lt;foreign-keys&gt;&lt;key app="EN" db-id="x2zzrtpv32dse8e9rabxp9z79ffefpxavwew" timestamp="1492479289"&gt;228&lt;/key&gt;&lt;/foreign-keys&gt;&lt;ref-type name="Journal Article"&gt;17&lt;/ref-type&gt;&lt;contributors&gt;&lt;authors&gt;&lt;author&gt;Peterson, G. M.&lt;/author&gt;&lt;author&gt;Boom, K.&lt;/author&gt;&lt;author&gt;Jackson, S. L.&lt;/author&gt;&lt;author&gt;Vial, J. H.&lt;/author&gt;&lt;/authors&gt;&lt;/contributors&gt;&lt;auth-address&gt;are important strategies for targeting barriers to the use of anticoagulation for stroke prevention.&lt;/auth-address&gt;&lt;titles&gt;&lt;title&gt;Doctors&amp;apos; beliefs on the use of antithrombotic therapy in atrial fibrillation: identifying barriers to stroke prevention&lt;/title&gt;&lt;secondary-title&gt;Intern Med J&lt;/secondary-title&gt;&lt;/titles&gt;&lt;periodical&gt;&lt;full-title&gt;Intern Med J&lt;/full-title&gt;&lt;/periodical&gt;&lt;pages&gt;15-23&lt;/pages&gt;&lt;volume&gt;32&lt;/volume&gt;&lt;number&gt;1-2&lt;/number&gt;&lt;keywords&gt;&lt;keyword&gt;Anticoagulants/therapeutic use&lt;/keyword&gt;&lt;keyword&gt;Atrial Fibrillation/*drug therapy&lt;/keyword&gt;&lt;keyword&gt;*Attitude of Health Personnel&lt;/keyword&gt;&lt;keyword&gt;Australia&lt;/keyword&gt;&lt;keyword&gt;Drug Utilization/statistics &amp;amp; numerical data&lt;/keyword&gt;&lt;keyword&gt;Female&lt;/keyword&gt;&lt;keyword&gt;Fibrinolytic Agents/*therapeutic use&lt;/keyword&gt;&lt;keyword&gt;Health Knowledge, Attitudes, Practice&lt;/keyword&gt;&lt;keyword&gt;Humans&lt;/keyword&gt;&lt;keyword&gt;Male&lt;/keyword&gt;&lt;keyword&gt;Physicians/*psychology&lt;/keyword&gt;&lt;keyword&gt;Practice Patterns, Physicians&amp;apos;/statistics &amp;amp; numerical data&lt;/keyword&gt;&lt;keyword&gt;Risk Factors&lt;/keyword&gt;&lt;keyword&gt;Stroke/*prevention &amp;amp; control&lt;/keyword&gt;&lt;keyword&gt;Surveys and Questionnaires&lt;/keyword&gt;&lt;keyword&gt;Warfarin/therapeutic use&lt;/keyword&gt;&lt;/keywords&gt;&lt;dates&gt;&lt;year&gt;2002&lt;/year&gt;&lt;pub-dates&gt;&lt;date&gt;Jan-Feb&lt;/date&gt;&lt;/pub-dates&gt;&lt;/dates&gt;&lt;isbn&gt;1444-0903 (Print)&amp;#xD;1444-0903 (Linking)&lt;/isbn&gt;&lt;accession-num&gt;11783668&lt;/accession-num&gt;&lt;urls&gt;&lt;related-urls&gt;&lt;url&gt;https://www.ncbi.nlm.nih.gov/pubmed/11783668&lt;/url&gt;&lt;/related-urls&gt;&lt;/urls&gt;&lt;/record&gt;&lt;/Cite&gt;&lt;/EndNote&gt;</w:instrText>
      </w:r>
      <w:r w:rsidR="003B7B16">
        <w:fldChar w:fldCharType="separate"/>
      </w:r>
      <w:r w:rsidR="003B7B16" w:rsidRPr="003B7B16">
        <w:rPr>
          <w:noProof/>
          <w:vertAlign w:val="superscript"/>
        </w:rPr>
        <w:t>7</w:t>
      </w:r>
      <w:r w:rsidR="003B7B16">
        <w:fldChar w:fldCharType="end"/>
      </w:r>
      <w:r w:rsidR="00FB3298">
        <w:t xml:space="preserve"> </w:t>
      </w:r>
      <w:r w:rsidR="00350B4D">
        <w:t>and underuse of anticoagulation is driven by their fear of catastrophic as well as uncertainty</w:t>
      </w:r>
      <w:r w:rsidR="001800AC">
        <w:t>, insufficient experience,</w:t>
      </w:r>
      <w:r w:rsidR="00350B4D">
        <w:t xml:space="preserve"> and concerns about their knowledge regarding risks and benefits of antic</w:t>
      </w:r>
      <w:r w:rsidR="00E12A0F">
        <w:t>oa</w:t>
      </w:r>
      <w:r w:rsidR="009C0DF8">
        <w:t>gulation</w:t>
      </w:r>
      <w:r w:rsidR="00E12A0F">
        <w:t>.</w:t>
      </w:r>
      <w:r w:rsidR="009C0DF8">
        <w:fldChar w:fldCharType="begin">
          <w:fldData xml:space="preserve">PEVuZE5vdGU+PENpdGU+PEF1dGhvcj5BbmRlcnNvbjwvQXV0aG9yPjxZZWFyPjIwMDc8L1llYXI+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</w:fldData>
        </w:fldChar>
      </w:r>
      <w:r w:rsidR="009C0DF8">
        <w:instrText xml:space="preserve"> ADDIN EN.CITE </w:instrText>
      </w:r>
      <w:r w:rsidR="009C0DF8">
        <w:fldChar w:fldCharType="begin">
          <w:fldData xml:space="preserve">PEVuZE5vdGU+PENpdGU+PEF1dGhvcj5BbmRlcnNvbjwvQXV0aG9yPjxZZWFyPjIwMDc8L1llYXI+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</w:fldData>
        </w:fldChar>
      </w:r>
      <w:r w:rsidR="009C0DF8">
        <w:instrText xml:space="preserve"> ADDIN EN.CITE.DATA </w:instrText>
      </w:r>
      <w:r w:rsidR="009C0DF8">
        <w:fldChar w:fldCharType="end"/>
      </w:r>
      <w:r w:rsidR="009C0DF8">
        <w:fldChar w:fldCharType="separate"/>
      </w:r>
      <w:r w:rsidR="009C0DF8" w:rsidRPr="009C0DF8">
        <w:rPr>
          <w:noProof/>
          <w:vertAlign w:val="superscript"/>
        </w:rPr>
        <w:t>8,9</w:t>
      </w:r>
      <w:r w:rsidR="009C0DF8">
        <w:fldChar w:fldCharType="end"/>
      </w:r>
      <w:r w:rsidR="00E12A0F">
        <w:t xml:space="preserve"> Physicians may also be guided by wrong beliefs: for example, the belief that paroxysmal AF causes less thromboembolic events than permanent AF</w:t>
      </w:r>
      <w:r w:rsidR="00E01413">
        <w:t xml:space="preserve"> or the notion that bleeding risk is lower with aspirin </w:t>
      </w:r>
      <w:r w:rsidR="00E12A0F">
        <w:t>might lead to underuse of anticoagulation.</w:t>
      </w:r>
      <w:r w:rsidR="00371778">
        <w:fldChar w:fldCharType="begin">
          <w:fldData xml:space="preserve">PEVuZE5vdGU+PENpdGU+PEF1dGhvcj5MaXA8L0F1dGhvcj48WWVhcj4yMDE0PC9ZZWFyPjxSZWNO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</w:fldData>
        </w:fldChar>
      </w:r>
      <w:r w:rsidR="00371778">
        <w:instrText xml:space="preserve"> ADDIN EN.CITE </w:instrText>
      </w:r>
      <w:r w:rsidR="00371778">
        <w:fldChar w:fldCharType="begin">
          <w:fldData xml:space="preserve">PEVuZE5vdGU+PENpdGU+PEF1dGhvcj5MaXA8L0F1dGhvcj48WWVhcj4yMDE0PC9ZZWFyPjxSZWNO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</w:fldData>
        </w:fldChar>
      </w:r>
      <w:r w:rsidR="00371778">
        <w:instrText xml:space="preserve"> ADDIN EN.CITE.DATA </w:instrText>
      </w:r>
      <w:r w:rsidR="00371778">
        <w:fldChar w:fldCharType="end"/>
      </w:r>
      <w:r w:rsidR="00371778">
        <w:fldChar w:fldCharType="separate"/>
      </w:r>
      <w:r w:rsidR="00371778" w:rsidRPr="00371778">
        <w:rPr>
          <w:noProof/>
          <w:vertAlign w:val="superscript"/>
        </w:rPr>
        <w:t>10,11</w:t>
      </w:r>
      <w:r w:rsidR="00371778">
        <w:fldChar w:fldCharType="end"/>
      </w:r>
      <w:r w:rsidR="00E12A0F">
        <w:t xml:space="preserve"> A physician’s own personal experience also plays a role in their </w:t>
      </w:r>
      <w:r w:rsidR="005A77DA">
        <w:t>prescription</w:t>
      </w:r>
      <w:r w:rsidR="00E12A0F">
        <w:t xml:space="preserve"> practices,</w:t>
      </w:r>
      <w:r w:rsidR="000E78D1">
        <w:t xml:space="preserve"> and physicians with a good personal experience tend to prescribe anticoagulation more often.</w:t>
      </w:r>
      <w:r w:rsidR="000E78D1">
        <w:fldChar w:fldCharType="begin">
          <w:fldData xml:space="preserve">PEVuZE5vdGU+PENpdGU+PEF1dGhvcj5CZXl0aDwvQXV0aG9yPjxZZWFyPjE5OTY8L1llYXI+PFJl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</w:fldData>
        </w:fldChar>
      </w:r>
      <w:r w:rsidR="00371778">
        <w:instrText xml:space="preserve"> ADDIN EN.CITE </w:instrText>
      </w:r>
      <w:r w:rsidR="00371778">
        <w:fldChar w:fldCharType="begin">
          <w:fldData xml:space="preserve">PEVuZE5vdGU+PENpdGU+PEF1dGhvcj5CZXl0aDwvQXV0aG9yPjxZZWFyPjE5OTY8L1llYXI+PFJl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</w:fldData>
        </w:fldChar>
      </w:r>
      <w:r w:rsidR="00371778">
        <w:instrText xml:space="preserve"> ADDIN EN.CITE.DATA </w:instrText>
      </w:r>
      <w:r w:rsidR="00371778">
        <w:fldChar w:fldCharType="end"/>
      </w:r>
      <w:r w:rsidR="000E78D1">
        <w:fldChar w:fldCharType="separate"/>
      </w:r>
      <w:r w:rsidR="00371778" w:rsidRPr="00371778">
        <w:rPr>
          <w:noProof/>
          <w:vertAlign w:val="superscript"/>
        </w:rPr>
        <w:t>12</w:t>
      </w:r>
      <w:r w:rsidR="000E78D1">
        <w:fldChar w:fldCharType="end"/>
      </w:r>
      <w:r w:rsidR="000E78D1">
        <w:t xml:space="preserve"> </w:t>
      </w:r>
    </w:p>
    <w:p w14:paraId="675A1D8A" w14:textId="6148A367" w:rsidR="00350B4D" w:rsidRDefault="00350B4D" w:rsidP="00EC5BB8">
      <w:r>
        <w:t xml:space="preserve">On the system level, </w:t>
      </w:r>
      <w:r w:rsidR="00900F2F">
        <w:t>availability of</w:t>
      </w:r>
      <w:r>
        <w:t xml:space="preserve"> appropriate follow-up care and monitoring of patients is another reason why physicians are discouraged from prescribing anticoagulants, especially vitamin K antagonists, which require regular monitoring</w:t>
      </w:r>
      <w:r w:rsidR="005A77DA">
        <w:t>.</w:t>
      </w:r>
      <w:r w:rsidR="00371778">
        <w:fldChar w:fldCharType="begin">
          <w:fldData xml:space="preserve">PEVuZE5vdGU+PENpdGU+PEF1dGhvcj5CZXJnZXI8L0F1dGhvcj48WWVhcj4yMDE0PC9ZZWFyPjxS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</w:fldData>
        </w:fldChar>
      </w:r>
      <w:r w:rsidR="00371778">
        <w:instrText xml:space="preserve"> ADDIN EN.CITE </w:instrText>
      </w:r>
      <w:r w:rsidR="00371778">
        <w:fldChar w:fldCharType="begin">
          <w:fldData xml:space="preserve">PEVuZE5vdGU+PENpdGU+PEF1dGhvcj5CZXJnZXI8L0F1dGhvcj48WWVhcj4yMDE0PC9ZZWFyPjxS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</w:fldData>
        </w:fldChar>
      </w:r>
      <w:r w:rsidR="00371778">
        <w:instrText xml:space="preserve"> ADDIN EN.CITE.DATA </w:instrText>
      </w:r>
      <w:r w:rsidR="00371778">
        <w:fldChar w:fldCharType="end"/>
      </w:r>
      <w:r w:rsidR="00371778">
        <w:fldChar w:fldCharType="separate"/>
      </w:r>
      <w:r w:rsidR="00371778" w:rsidRPr="00371778">
        <w:rPr>
          <w:noProof/>
          <w:vertAlign w:val="superscript"/>
        </w:rPr>
        <w:t>9,13</w:t>
      </w:r>
      <w:r w:rsidR="00371778">
        <w:fldChar w:fldCharType="end"/>
      </w:r>
      <w:r w:rsidR="005A77DA">
        <w:t xml:space="preserve"> </w:t>
      </w:r>
      <w:r w:rsidR="005A77DA">
        <w:t>Furthermore, new evidence and guidelines addressing the use as well as the risk and benefits of anticoagulation in patients with atrial fibrillation may not be sufficiently spread among the physicians</w:t>
      </w:r>
      <w:r w:rsidR="00371778">
        <w:fldChar w:fldCharType="begin">
          <w:fldData xml:space="preserve">PEVuZE5vdGU+PENpdGU+PEF1dGhvcj5HYW5kb2xmbzwvQXV0aG9yPjxZZWFyPjIwMDg8L1llYXI+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</w:fldData>
        </w:fldChar>
      </w:r>
      <w:r w:rsidR="00371778">
        <w:instrText xml:space="preserve"> ADDIN EN.CITE </w:instrText>
      </w:r>
      <w:r w:rsidR="00371778">
        <w:fldChar w:fldCharType="begin">
          <w:fldData xml:space="preserve">PEVuZE5vdGU+PENpdGU+PEF1dGhvcj5HYW5kb2xmbzwvQXV0aG9yPjxZZWFyPjIwMDg8L1llYXI+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</w:fldData>
        </w:fldChar>
      </w:r>
      <w:r w:rsidR="00371778">
        <w:instrText xml:space="preserve"> ADDIN EN.CITE.DATA </w:instrText>
      </w:r>
      <w:r w:rsidR="00371778">
        <w:fldChar w:fldCharType="end"/>
      </w:r>
      <w:r w:rsidR="00371778">
        <w:fldChar w:fldCharType="separate"/>
      </w:r>
      <w:r w:rsidR="00371778" w:rsidRPr="00371778">
        <w:rPr>
          <w:noProof/>
          <w:vertAlign w:val="superscript"/>
        </w:rPr>
        <w:t>14</w:t>
      </w:r>
      <w:r w:rsidR="00371778">
        <w:fldChar w:fldCharType="end"/>
      </w:r>
      <w:r w:rsidR="005A77DA">
        <w:t xml:space="preserve"> and guidelines sometimes are deficient in term of evid</w:t>
      </w:r>
      <w:r w:rsidR="00371778">
        <w:t>ence-based recommendations.</w:t>
      </w:r>
      <w:r w:rsidR="00371778">
        <w:fldChar w:fldCharType="begin"/>
      </w:r>
      <w:r w:rsidR="00371778">
        <w:instrText xml:space="preserve"> ADDIN EN.CITE &lt;EndNote&gt;&lt;Cite&gt;&lt;Author&gt;Lane&lt;/Author&gt;&lt;Year&gt;2008&lt;/Year&gt;&lt;RecNum&gt;232&lt;/RecNum&gt;&lt;DisplayText&gt;&lt;style face="superscript"&gt;9&lt;/style&gt;&lt;/DisplayText&gt;&lt;record&gt;&lt;rec-number&gt;232&lt;/rec-number&gt;&lt;foreign-keys&gt;&lt;key app="EN" db-id="x2zzrtpv32dse8e9rabxp9z79ffefpxavwew" timestamp="1492480099"&gt;232&lt;/key&gt;&lt;/foreign-keys&gt;&lt;ref-type name="Journal Article"&gt;17&lt;/ref-type&gt;&lt;contributors&gt;&lt;authors&gt;&lt;author&gt;Lane, D. A.&lt;/author&gt;&lt;author&gt;Lip, G. Y.&lt;/author&gt;&lt;/authors&gt;&lt;/contributors&gt;&lt;titles&gt;&lt;title&gt;Barriers to anticoagulation in patients with atrial fibrillation: changing physician-related factors&lt;/title&gt;&lt;secondary-title&gt;Stroke&lt;/secondary-title&gt;&lt;/titles&gt;&lt;periodical&gt;&lt;full-title&gt;Stroke&lt;/full-title&gt;&lt;/periodical&gt;&lt;pages&gt;7-9&lt;/pages&gt;&lt;volume&gt;39&lt;/volume&gt;&lt;number&gt;1&lt;/number&gt;&lt;keywords&gt;&lt;keyword&gt;Anticoagulants/adverse effects/*therapeutic use&lt;/keyword&gt;&lt;keyword&gt;Atrial Fibrillation/*complications&lt;/keyword&gt;&lt;keyword&gt;Hemorrhage/chemically induced&lt;/keyword&gt;&lt;keyword&gt;Humans&lt;/keyword&gt;&lt;keyword&gt;Medical Errors&lt;/keyword&gt;&lt;keyword&gt;Patient Compliance&lt;/keyword&gt;&lt;keyword&gt;Physicians/*psychology&lt;/keyword&gt;&lt;keyword&gt;Practice Guidelines as Topic&lt;/keyword&gt;&lt;keyword&gt;Practice Patterns, Physicians&amp;apos;&lt;/keyword&gt;&lt;keyword&gt;Risk Factors&lt;/keyword&gt;&lt;keyword&gt;Stroke/*etiology/*prevention &amp;amp; control&lt;/keyword&gt;&lt;keyword&gt;Warfarin/adverse effects/therapeutic use&lt;/keyword&gt;&lt;/keywords&gt;&lt;dates&gt;&lt;year&gt;2008&lt;/year&gt;&lt;pub-dates&gt;&lt;date&gt;Jan&lt;/date&gt;&lt;/pub-dates&gt;&lt;/dates&gt;&lt;isbn&gt;1524-4628 (Electronic)&amp;#xD;0039-2499 (Linking)&lt;/isbn&gt;&lt;accession-num&gt;18048849&lt;/accession-num&gt;&lt;urls&gt;&lt;related-urls&gt;&lt;url&gt;https://www.ncbi.nlm.nih.gov/pubmed/18048849&lt;/url&gt;&lt;/related-urls&gt;&lt;/urls&gt;&lt;electronic-resource-num&gt;10.1161/STROKEAHA.107.496554&lt;/electronic-resource-num&gt;&lt;/record&gt;&lt;/Cite&gt;&lt;/EndNote&gt;</w:instrText>
      </w:r>
      <w:r w:rsidR="00371778">
        <w:fldChar w:fldCharType="separate"/>
      </w:r>
      <w:r w:rsidR="00371778" w:rsidRPr="00371778">
        <w:rPr>
          <w:noProof/>
          <w:vertAlign w:val="superscript"/>
        </w:rPr>
        <w:t>9</w:t>
      </w:r>
      <w:r w:rsidR="00371778">
        <w:fldChar w:fldCharType="end"/>
      </w:r>
    </w:p>
    <w:p w14:paraId="4988D828" w14:textId="04902EF9" w:rsidR="00337AB2" w:rsidRDefault="00E93EE0" w:rsidP="00EC5BB8">
      <w:r>
        <w:t xml:space="preserve">On the organizational level, </w:t>
      </w:r>
      <w:r w:rsidR="005A77DA">
        <w:t xml:space="preserve">insufficient time to appropriately counsel patients about the risks and benefits of anticoagulation might be another barrier for prescribing anticoagulants. </w:t>
      </w:r>
      <w:r w:rsidR="00337AB2">
        <w:t>Physicians may also underuse anticoagulation due to patient-related barriers including their limited knowledge about the disease and the risks and benefits of its treatment</w:t>
      </w:r>
      <w:r w:rsidR="00371778" w:rsidRPr="00371778">
        <w:t xml:space="preserve"> </w:t>
      </w:r>
      <w:r w:rsidR="00371778">
        <w:t>and their perceived ability to comply with t</w:t>
      </w:r>
      <w:r w:rsidR="00371778">
        <w:t>reatment</w:t>
      </w:r>
      <w:r w:rsidR="00371778">
        <w:t>.</w:t>
      </w:r>
      <w:r w:rsidR="00371778">
        <w:fldChar w:fldCharType="begin">
          <w:fldData xml:space="preserve">PEVuZE5vdGU+PENpdGU+PEF1dGhvcj5MaXA8L0F1dGhvcj48WWVhcj4yMDA3PC9ZZWFyPjxSZWNO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</w:fldData>
        </w:fldChar>
      </w:r>
      <w:r w:rsidR="00371778">
        <w:instrText xml:space="preserve"> ADDIN EN.CITE </w:instrText>
      </w:r>
      <w:r w:rsidR="00371778">
        <w:fldChar w:fldCharType="begin">
          <w:fldData xml:space="preserve">PEVuZE5vdGU+PENpdGU+PEF1dGhvcj5MaXA8L0F1dGhvcj48WWVhcj4yMDA3PC9ZZWFyPjxSZWNO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</w:fldData>
        </w:fldChar>
      </w:r>
      <w:r w:rsidR="00371778">
        <w:instrText xml:space="preserve"> ADDIN EN.CITE.DATA </w:instrText>
      </w:r>
      <w:r w:rsidR="00371778">
        <w:fldChar w:fldCharType="end"/>
      </w:r>
      <w:r w:rsidR="00371778">
        <w:fldChar w:fldCharType="separate"/>
      </w:r>
      <w:r w:rsidR="00371778" w:rsidRPr="00371778">
        <w:rPr>
          <w:noProof/>
          <w:vertAlign w:val="superscript"/>
        </w:rPr>
        <w:t>15,16</w:t>
      </w:r>
      <w:r w:rsidR="00371778">
        <w:fldChar w:fldCharType="end"/>
      </w:r>
      <w:r w:rsidR="00337AB2">
        <w:t xml:space="preserve"> </w:t>
      </w:r>
      <w:r w:rsidR="00126797">
        <w:t>Given m</w:t>
      </w:r>
      <w:r w:rsidR="00BE4DFA">
        <w:t>y aim</w:t>
      </w:r>
      <w:r w:rsidR="00126797">
        <w:t xml:space="preserve"> of </w:t>
      </w:r>
      <w:r w:rsidR="00BE4DFA">
        <w:t xml:space="preserve">investigating </w:t>
      </w:r>
      <w:proofErr w:type="spellStart"/>
      <w:r w:rsidR="00BE4DFA">
        <w:t>underprescription</w:t>
      </w:r>
      <w:proofErr w:type="spellEnd"/>
      <w:r w:rsidR="00BE4DFA">
        <w:t xml:space="preserve"> of oral anticoagulation</w:t>
      </w:r>
      <w:r w:rsidR="00517C7B">
        <w:t xml:space="preserve"> (OAC)</w:t>
      </w:r>
      <w:r w:rsidR="00BE4DFA">
        <w:t xml:space="preserve"> in elderly patients with atrial fibrillation, </w:t>
      </w:r>
      <w:r w:rsidR="00126797">
        <w:t>identifying barriers for underuse of anticoagulation at the provi</w:t>
      </w:r>
      <w:r w:rsidR="00BE4DFA">
        <w:t xml:space="preserve">der-level is most important. </w:t>
      </w:r>
    </w:p>
    <w:p w14:paraId="26E73C3C" w14:textId="77777777" w:rsidR="0064368B" w:rsidRDefault="0064368B" w:rsidP="00EC5BB8"/>
    <w:p w14:paraId="35456821" w14:textId="77777777" w:rsidR="00F92F82" w:rsidRDefault="00F92F82">
      <w:r>
        <w:br w:type="page"/>
      </w:r>
    </w:p>
    <w:p w14:paraId="0FFE8571" w14:textId="344AD11F" w:rsidR="0064368B" w:rsidRDefault="001346A9" w:rsidP="00EC5BB8">
      <w:r>
        <w:t xml:space="preserve">I first apply the </w:t>
      </w:r>
      <w:r w:rsidR="0064368B" w:rsidRPr="00F92F82">
        <w:rPr>
          <w:b/>
        </w:rPr>
        <w:t>COM-B</w:t>
      </w:r>
      <w:r>
        <w:t xml:space="preserve"> as a framework to the problem of </w:t>
      </w:r>
      <w:proofErr w:type="spellStart"/>
      <w:r>
        <w:t>underprescription</w:t>
      </w:r>
      <w:proofErr w:type="spellEnd"/>
      <w:r>
        <w:t xml:space="preserve"> of oral anticoagulants in elderly patients:</w:t>
      </w:r>
    </w:p>
    <w:p w14:paraId="7ADD2707" w14:textId="66CD47EA" w:rsidR="00350B4D" w:rsidRPr="00765D42" w:rsidRDefault="00350B4D" w:rsidP="00EC5BB8"/>
    <w:p w14:paraId="0CE421A8" w14:textId="77777777" w:rsidR="0055716C" w:rsidRDefault="0055716C" w:rsidP="00EC5BB8">
      <w:pPr>
        <w:rPr>
          <w:rFonts w:asciiTheme="majorHAnsi" w:hAnsiTheme="majorHAnsi"/>
        </w:rPr>
      </w:pPr>
    </w:p>
    <w:tbl>
      <w:tblPr>
        <w:tblStyle w:val="TableGrid"/>
        <w:tblW w:w="9634" w:type="dxa"/>
        <w:tblLook w:val="04A0" w:firstRow="1" w:lastRow="0" w:firstColumn="1" w:lastColumn="0" w:noHBand="0" w:noVBand="1"/>
      </w:tblPr>
      <w:tblGrid>
        <w:gridCol w:w="3823"/>
        <w:gridCol w:w="1784"/>
        <w:gridCol w:w="4027"/>
      </w:tblGrid>
      <w:tr w:rsidR="006402DF" w14:paraId="307018AE" w14:textId="77777777" w:rsidTr="00477511">
        <w:trPr>
          <w:trHeight w:val="339"/>
        </w:trPr>
        <w:tc>
          <w:tcPr>
            <w:tcW w:w="5607" w:type="dxa"/>
            <w:gridSpan w:val="2"/>
            <w:tcBorders>
              <w:top w:val="nil"/>
              <w:left w:val="nil"/>
              <w:bottom w:val="nil"/>
              <w:right w:val="nil"/>
            </w:tcBorders>
          </w:tcPr>
          <w:p w14:paraId="40DE0466" w14:textId="77777777" w:rsidR="006402DF" w:rsidRPr="006402DF" w:rsidRDefault="006402DF">
            <w:pPr>
              <w:rPr>
                <w:b/>
              </w:rPr>
            </w:pPr>
            <w:r w:rsidRPr="006402DF">
              <w:rPr>
                <w:b/>
              </w:rPr>
              <w:t xml:space="preserve">Capability </w:t>
            </w:r>
          </w:p>
          <w:p w14:paraId="205B9C24" w14:textId="77777777" w:rsidR="006402DF" w:rsidRDefault="006402DF" w:rsidP="001346A9">
            <w:r>
              <w:t xml:space="preserve">- knowledge about risk-benefit ratio of OAC, risk factors for stroke and bleeding, </w:t>
            </w:r>
          </w:p>
          <w:p w14:paraId="7581D7CF" w14:textId="77777777" w:rsidR="006402DF" w:rsidRDefault="006402DF" w:rsidP="001346A9">
            <w:r>
              <w:t>- cognitive skills: use the knowledge about risk-benefit ratio of OAC to assess net clinical benefit</w:t>
            </w:r>
          </w:p>
          <w:p w14:paraId="11410C06" w14:textId="77777777" w:rsidR="006402DF" w:rsidRDefault="006402DF">
            <w:r>
              <w:t>- interpersonal skills: communicate risks and benefits of OAC to patients to enable shared-decision making</w:t>
            </w:r>
          </w:p>
          <w:p w14:paraId="1460D941" w14:textId="07770458" w:rsidR="006402DF" w:rsidRDefault="006402DF">
            <w:r>
              <w:t>- attention: ability to diagnose AF as well as recognize clinical stroke and bleeding risk factors</w:t>
            </w:r>
          </w:p>
        </w:tc>
        <w:tc>
          <w:tcPr>
            <w:tcW w:w="4027" w:type="dxa"/>
            <w:tcBorders>
              <w:top w:val="nil"/>
              <w:left w:val="nil"/>
              <w:bottom w:val="nil"/>
              <w:right w:val="nil"/>
            </w:tcBorders>
          </w:tcPr>
          <w:p w14:paraId="627B54C6" w14:textId="64EF330D" w:rsidR="006402DF" w:rsidRDefault="006402DF"/>
        </w:tc>
      </w:tr>
      <w:tr w:rsidR="001346A9" w14:paraId="1D8ADB82" w14:textId="77777777" w:rsidTr="00477511">
        <w:tc>
          <w:tcPr>
            <w:tcW w:w="3823" w:type="dxa"/>
            <w:tcBorders>
              <w:top w:val="nil"/>
              <w:left w:val="nil"/>
              <w:bottom w:val="nil"/>
              <w:right w:val="nil"/>
            </w:tcBorders>
          </w:tcPr>
          <w:p w14:paraId="59F82D08" w14:textId="75481EDB" w:rsidR="001346A9" w:rsidRDefault="00A551BE">
            <w:r>
              <w:rPr>
                <w:noProof/>
              </w:rPr>
              <mc:AlternateContent>
                <mc:Choice Requires="wps">
                  <w:drawing>
                    <wp:anchor distT="0" distB="0" distL="114300" distR="114300" simplePos="0" relativeHeight="251670528" behindDoc="0" locked="0" layoutInCell="1" allowOverlap="1" wp14:anchorId="4387E22D" wp14:editId="6B3B7A6F">
                      <wp:simplePos x="0" y="0"/>
                      <wp:positionH relativeFrom="column">
                        <wp:posOffset>509905</wp:posOffset>
                      </wp:positionH>
                      <wp:positionV relativeFrom="paragraph">
                        <wp:posOffset>98425</wp:posOffset>
                      </wp:positionV>
                      <wp:extent cx="45085" cy="1828165"/>
                      <wp:effectExtent l="50800" t="0" r="56515" b="76835"/>
                      <wp:wrapNone/>
                      <wp:docPr id="8" name="Straight Arrow Connector 8"/>
                      <wp:cNvGraphicFramePr/>
                      <a:graphic xmlns:a="http://schemas.openxmlformats.org/drawingml/2006/main">
                        <a:graphicData uri="http://schemas.microsoft.com/office/word/2010/wordprocessingShape">
                          <wps:wsp>
                            <wps:cNvCnPr/>
                            <wps:spPr>
                              <a:xfrm flipH="1">
                                <a:off x="0" y="0"/>
                                <a:ext cx="45085" cy="18281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8A8F2F" id="_x0000_t32" coordsize="21600,21600" o:spt="32" o:oned="t" path="m0,0l21600,21600e" filled="f">
                      <v:path arrowok="t" fillok="f" o:connecttype="none"/>
                      <o:lock v:ext="edit" shapetype="t"/>
                    </v:shapetype>
                    <v:shape id="Straight Arrow Connector 8" o:spid="_x0000_s1026" type="#_x0000_t32" style="position:absolute;margin-left:40.15pt;margin-top:7.75pt;width:3.55pt;height:143.9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" strokecolor="#4472c4 [3204]" strokeweight=".5pt">
                      <v:stroke endarrow="block" joinstyle="miter"/>
                    </v:shape>
                  </w:pict>
                </mc:Fallback>
              </mc:AlternateContent>
            </w:r>
          </w:p>
        </w:tc>
        <w:tc>
          <w:tcPr>
            <w:tcW w:w="1784" w:type="dxa"/>
            <w:tcBorders>
              <w:top w:val="nil"/>
              <w:left w:val="nil"/>
              <w:bottom w:val="single" w:sz="4" w:space="0" w:color="auto"/>
              <w:right w:val="nil"/>
            </w:tcBorders>
          </w:tcPr>
          <w:p w14:paraId="20E4787B" w14:textId="77777777" w:rsidR="001346A9" w:rsidRDefault="001346A9"/>
        </w:tc>
        <w:tc>
          <w:tcPr>
            <w:tcW w:w="4027" w:type="dxa"/>
            <w:tcBorders>
              <w:top w:val="nil"/>
              <w:left w:val="nil"/>
              <w:bottom w:val="nil"/>
              <w:right w:val="nil"/>
            </w:tcBorders>
          </w:tcPr>
          <w:p w14:paraId="77EEC1B9" w14:textId="33758FC8" w:rsidR="001346A9" w:rsidRDefault="001346A9"/>
        </w:tc>
      </w:tr>
      <w:tr w:rsidR="001346A9" w14:paraId="3A9CDE75" w14:textId="77777777" w:rsidTr="00477511">
        <w:tc>
          <w:tcPr>
            <w:tcW w:w="3823" w:type="dxa"/>
            <w:tcBorders>
              <w:top w:val="nil"/>
              <w:left w:val="nil"/>
              <w:bottom w:val="nil"/>
              <w:right w:val="single" w:sz="4" w:space="0" w:color="auto"/>
            </w:tcBorders>
          </w:tcPr>
          <w:p w14:paraId="7313C318" w14:textId="6554AF17" w:rsidR="001346A9" w:rsidRDefault="006402DF">
            <w:r>
              <w:rPr>
                <w:noProof/>
              </w:rPr>
              <mc:AlternateContent>
                <mc:Choice Requires="wps">
                  <w:drawing>
                    <wp:anchor distT="0" distB="0" distL="114300" distR="114300" simplePos="0" relativeHeight="251668480" behindDoc="0" locked="0" layoutInCell="1" allowOverlap="1" wp14:anchorId="5DFBC5EC" wp14:editId="05D7DAB6">
                      <wp:simplePos x="0" y="0"/>
                      <wp:positionH relativeFrom="column">
                        <wp:posOffset>1348547</wp:posOffset>
                      </wp:positionH>
                      <wp:positionV relativeFrom="paragraph">
                        <wp:posOffset>-146227</wp:posOffset>
                      </wp:positionV>
                      <wp:extent cx="913130" cy="457835"/>
                      <wp:effectExtent l="0" t="0" r="77470" b="75565"/>
                      <wp:wrapNone/>
                      <wp:docPr id="6" name="Straight Arrow Connector 6"/>
                      <wp:cNvGraphicFramePr/>
                      <a:graphic xmlns:a="http://schemas.openxmlformats.org/drawingml/2006/main">
                        <a:graphicData uri="http://schemas.microsoft.com/office/word/2010/wordprocessingShape">
                          <wps:wsp>
                            <wps:cNvCnPr/>
                            <wps:spPr>
                              <a:xfrm>
                                <a:off x="0" y="0"/>
                                <a:ext cx="913130" cy="457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4DBA5B" id="Straight Arrow Connector 6" o:spid="_x0000_s1026" type="#_x0000_t32" style="position:absolute;margin-left:106.2pt;margin-top:-11.45pt;width:71.9pt;height:3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" strokecolor="#4472c4 [3204]" strokeweight=".5pt">
                      <v:stroke endarrow="block" joinstyle="miter"/>
                    </v:shape>
                  </w:pict>
                </mc:Fallback>
              </mc:AlternateContent>
            </w:r>
          </w:p>
        </w:tc>
        <w:tc>
          <w:tcPr>
            <w:tcW w:w="1784" w:type="dxa"/>
            <w:tcBorders>
              <w:top w:val="single" w:sz="4" w:space="0" w:color="auto"/>
              <w:left w:val="single" w:sz="4" w:space="0" w:color="auto"/>
              <w:bottom w:val="single" w:sz="4" w:space="0" w:color="auto"/>
              <w:right w:val="single" w:sz="4" w:space="0" w:color="auto"/>
            </w:tcBorders>
          </w:tcPr>
          <w:p w14:paraId="120B177D" w14:textId="1E42263B" w:rsidR="001346A9" w:rsidRDefault="001346A9">
            <w:r>
              <w:t xml:space="preserve">Anticoagulation </w:t>
            </w:r>
          </w:p>
          <w:p w14:paraId="58306AC0" w14:textId="46C52559" w:rsidR="001346A9" w:rsidRDefault="001346A9">
            <w:r>
              <w:t>Prescription</w:t>
            </w:r>
          </w:p>
        </w:tc>
        <w:tc>
          <w:tcPr>
            <w:tcW w:w="4027" w:type="dxa"/>
            <w:tcBorders>
              <w:top w:val="nil"/>
              <w:left w:val="single" w:sz="4" w:space="0" w:color="auto"/>
              <w:bottom w:val="nil"/>
              <w:right w:val="nil"/>
            </w:tcBorders>
          </w:tcPr>
          <w:p w14:paraId="547C2B7B" w14:textId="0491778C" w:rsidR="001346A9" w:rsidRDefault="001346A9"/>
        </w:tc>
      </w:tr>
      <w:tr w:rsidR="001346A9" w14:paraId="3D4E7186" w14:textId="77777777" w:rsidTr="00477511">
        <w:trPr>
          <w:trHeight w:val="618"/>
        </w:trPr>
        <w:tc>
          <w:tcPr>
            <w:tcW w:w="3823" w:type="dxa"/>
            <w:tcBorders>
              <w:top w:val="nil"/>
              <w:left w:val="nil"/>
              <w:bottom w:val="nil"/>
              <w:right w:val="nil"/>
            </w:tcBorders>
          </w:tcPr>
          <w:p w14:paraId="2F0F0100" w14:textId="1875ABAF" w:rsidR="001346A9" w:rsidRDefault="00AB0538" w:rsidP="001346A9">
            <w:pPr>
              <w:jc w:val="right"/>
            </w:pPr>
            <w:r>
              <w:rPr>
                <w:noProof/>
              </w:rPr>
              <mc:AlternateContent>
                <mc:Choice Requires="wps">
                  <w:drawing>
                    <wp:anchor distT="0" distB="0" distL="114300" distR="114300" simplePos="0" relativeHeight="251666432" behindDoc="0" locked="0" layoutInCell="1" allowOverlap="1" wp14:anchorId="64D17B8D" wp14:editId="4F5FE142">
                      <wp:simplePos x="0" y="0"/>
                      <wp:positionH relativeFrom="column">
                        <wp:posOffset>888944</wp:posOffset>
                      </wp:positionH>
                      <wp:positionV relativeFrom="paragraph">
                        <wp:posOffset>156210</wp:posOffset>
                      </wp:positionV>
                      <wp:extent cx="1491036" cy="1259277"/>
                      <wp:effectExtent l="0" t="50800" r="83820" b="36195"/>
                      <wp:wrapNone/>
                      <wp:docPr id="5" name="Straight Arrow Connector 5"/>
                      <wp:cNvGraphicFramePr/>
                      <a:graphic xmlns:a="http://schemas.openxmlformats.org/drawingml/2006/main">
                        <a:graphicData uri="http://schemas.microsoft.com/office/word/2010/wordprocessingShape">
                          <wps:wsp>
                            <wps:cNvCnPr/>
                            <wps:spPr>
                              <a:xfrm flipV="1">
                                <a:off x="0" y="0"/>
                                <a:ext cx="1491036" cy="12592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36F1E7" id="Straight Arrow Connector 5" o:spid="_x0000_s1026" type="#_x0000_t32" style="position:absolute;margin-left:70pt;margin-top:12.3pt;width:117.4pt;height:99.1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" strokecolor="#4472c4 [3204]" strokeweight=".5pt">
                      <v:stroke endarrow="block" joinstyle="miter"/>
                    </v:shape>
                  </w:pict>
                </mc:Fallback>
              </mc:AlternateContent>
            </w:r>
          </w:p>
        </w:tc>
        <w:tc>
          <w:tcPr>
            <w:tcW w:w="1784" w:type="dxa"/>
            <w:tcBorders>
              <w:top w:val="single" w:sz="4" w:space="0" w:color="auto"/>
              <w:left w:val="nil"/>
              <w:bottom w:val="nil"/>
              <w:right w:val="nil"/>
            </w:tcBorders>
          </w:tcPr>
          <w:p w14:paraId="6DA63650" w14:textId="4597DC85" w:rsidR="001346A9" w:rsidRDefault="00A551BE">
            <w:r>
              <w:rPr>
                <w:noProof/>
              </w:rPr>
              <mc:AlternateContent>
                <mc:Choice Requires="wps">
                  <w:drawing>
                    <wp:anchor distT="0" distB="0" distL="114300" distR="114300" simplePos="0" relativeHeight="251671552" behindDoc="0" locked="0" layoutInCell="1" allowOverlap="1" wp14:anchorId="6DF3BDBE" wp14:editId="741AC99A">
                      <wp:simplePos x="0" y="0"/>
                      <wp:positionH relativeFrom="column">
                        <wp:posOffset>-1303994</wp:posOffset>
                      </wp:positionH>
                      <wp:positionV relativeFrom="paragraph">
                        <wp:posOffset>784860</wp:posOffset>
                      </wp:positionV>
                      <wp:extent cx="2402543" cy="799819"/>
                      <wp:effectExtent l="50800" t="0" r="36195" b="89535"/>
                      <wp:wrapNone/>
                      <wp:docPr id="9" name="Straight Arrow Connector 9"/>
                      <wp:cNvGraphicFramePr/>
                      <a:graphic xmlns:a="http://schemas.openxmlformats.org/drawingml/2006/main">
                        <a:graphicData uri="http://schemas.microsoft.com/office/word/2010/wordprocessingShape">
                          <wps:wsp>
                            <wps:cNvCnPr/>
                            <wps:spPr>
                              <a:xfrm flipH="1">
                                <a:off x="0" y="0"/>
                                <a:ext cx="2402543" cy="7998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515679" id="Straight Arrow Connector 9" o:spid="_x0000_s1026" type="#_x0000_t32" style="position:absolute;margin-left:-102.7pt;margin-top:61.8pt;width:189.2pt;height:63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" strokecolor="#4472c4 [3204]" strokeweight=".5pt">
                      <v:stroke endarrow="block" joinstyle="miter"/>
                    </v:shape>
                  </w:pict>
                </mc:Fallback>
              </mc:AlternateContent>
            </w:r>
            <w:r w:rsidR="00477511">
              <w:rPr>
                <w:noProof/>
              </w:rPr>
              <mc:AlternateContent>
                <mc:Choice Requires="wps">
                  <w:drawing>
                    <wp:anchor distT="0" distB="0" distL="114300" distR="114300" simplePos="0" relativeHeight="251669504" behindDoc="0" locked="0" layoutInCell="1" allowOverlap="1" wp14:anchorId="30FE3BFE" wp14:editId="08B0A956">
                      <wp:simplePos x="0" y="0"/>
                      <wp:positionH relativeFrom="column">
                        <wp:posOffset>641350</wp:posOffset>
                      </wp:positionH>
                      <wp:positionV relativeFrom="paragraph">
                        <wp:posOffset>54610</wp:posOffset>
                      </wp:positionV>
                      <wp:extent cx="461484" cy="570407"/>
                      <wp:effectExtent l="50800" t="50800" r="46990" b="39370"/>
                      <wp:wrapNone/>
                      <wp:docPr id="7" name="Straight Arrow Connector 7"/>
                      <wp:cNvGraphicFramePr/>
                      <a:graphic xmlns:a="http://schemas.openxmlformats.org/drawingml/2006/main">
                        <a:graphicData uri="http://schemas.microsoft.com/office/word/2010/wordprocessingShape">
                          <wps:wsp>
                            <wps:cNvCnPr/>
                            <wps:spPr>
                              <a:xfrm flipH="1" flipV="1">
                                <a:off x="0" y="0"/>
                                <a:ext cx="461484" cy="5704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258030" id="Straight Arrow Connector 7" o:spid="_x0000_s1026" type="#_x0000_t32" style="position:absolute;margin-left:50.5pt;margin-top:4.3pt;width:36.35pt;height:44.9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" strokecolor="#4472c4 [3204]" strokeweight=".5pt">
                      <v:stroke endarrow="block" joinstyle="miter"/>
                    </v:shape>
                  </w:pict>
                </mc:Fallback>
              </mc:AlternateContent>
            </w:r>
          </w:p>
        </w:tc>
        <w:tc>
          <w:tcPr>
            <w:tcW w:w="4027" w:type="dxa"/>
            <w:tcBorders>
              <w:top w:val="nil"/>
              <w:left w:val="nil"/>
              <w:bottom w:val="nil"/>
              <w:right w:val="nil"/>
            </w:tcBorders>
          </w:tcPr>
          <w:p w14:paraId="7CE9A17D" w14:textId="51F6F2B1" w:rsidR="001346A9" w:rsidRPr="00AB0538" w:rsidRDefault="001346A9">
            <w:pPr>
              <w:rPr>
                <w:b/>
              </w:rPr>
            </w:pPr>
            <w:r w:rsidRPr="00AB0538">
              <w:rPr>
                <w:b/>
              </w:rPr>
              <w:t>Opportunity</w:t>
            </w:r>
          </w:p>
          <w:p w14:paraId="07B5E830" w14:textId="14F1C5CB" w:rsidR="001346A9" w:rsidRDefault="00AB0538" w:rsidP="00AB0538">
            <w:r>
              <w:t xml:space="preserve">- use of stroke and bleeding risk scores </w:t>
            </w:r>
          </w:p>
          <w:p w14:paraId="5E518941" w14:textId="77777777" w:rsidR="00AB0538" w:rsidRDefault="00AB0538" w:rsidP="00AB0538">
            <w:r>
              <w:t xml:space="preserve">- </w:t>
            </w:r>
            <w:r w:rsidR="00477511">
              <w:t>clear recommendation in guidelines</w:t>
            </w:r>
          </w:p>
          <w:p w14:paraId="47255A70" w14:textId="77777777" w:rsidR="00477511" w:rsidRDefault="00477511" w:rsidP="00AB0538">
            <w:r>
              <w:t>- prompt availability of new evidence</w:t>
            </w:r>
          </w:p>
          <w:p w14:paraId="5391DB0F" w14:textId="77777777" w:rsidR="00477511" w:rsidRDefault="00477511" w:rsidP="00AB0538">
            <w:r>
              <w:t>- availability of infrastructure for anticoagulation monitoring</w:t>
            </w:r>
          </w:p>
          <w:p w14:paraId="1C7E88AF" w14:textId="3FCA91E9" w:rsidR="00477511" w:rsidRDefault="00477511" w:rsidP="00AB0538">
            <w:r>
              <w:t>- feedback about management and outcomes of patients</w:t>
            </w:r>
          </w:p>
        </w:tc>
      </w:tr>
      <w:tr w:rsidR="006402DF" w14:paraId="32264149" w14:textId="77777777" w:rsidTr="00477511">
        <w:trPr>
          <w:trHeight w:val="2575"/>
        </w:trPr>
        <w:tc>
          <w:tcPr>
            <w:tcW w:w="5607" w:type="dxa"/>
            <w:gridSpan w:val="2"/>
            <w:tcBorders>
              <w:top w:val="nil"/>
              <w:left w:val="nil"/>
              <w:bottom w:val="nil"/>
              <w:right w:val="nil"/>
            </w:tcBorders>
          </w:tcPr>
          <w:p w14:paraId="1FA66517" w14:textId="77777777" w:rsidR="006402DF" w:rsidRPr="006402DF" w:rsidRDefault="006402DF">
            <w:pPr>
              <w:rPr>
                <w:b/>
              </w:rPr>
            </w:pPr>
            <w:r w:rsidRPr="006402DF">
              <w:rPr>
                <w:b/>
              </w:rPr>
              <w:t>Motivation</w:t>
            </w:r>
          </w:p>
          <w:p w14:paraId="4D80F434" w14:textId="77777777" w:rsidR="006402DF" w:rsidRDefault="006402DF">
            <w:r>
              <w:t>- professional role: awareness of responsibility for appropriately treating AF and preventing stroke and bleeding outcomes</w:t>
            </w:r>
          </w:p>
          <w:p w14:paraId="6725485A" w14:textId="77777777" w:rsidR="006402DF" w:rsidRDefault="006402DF">
            <w:r>
              <w:t>- belief in own knowledge and capability to correctly evaluate risk-benefit ratio of OACs</w:t>
            </w:r>
          </w:p>
          <w:p w14:paraId="1C55A041" w14:textId="77777777" w:rsidR="006402DF" w:rsidRDefault="006402DF">
            <w:r>
              <w:t>- beliefs about bleeding risk / association of age and falls with bleeding</w:t>
            </w:r>
          </w:p>
          <w:p w14:paraId="1BF1A53F" w14:textId="77777777" w:rsidR="006402DF" w:rsidRDefault="006402DF">
            <w:r>
              <w:t>- previous experiences of adverse outcomes in AF patients</w:t>
            </w:r>
          </w:p>
          <w:p w14:paraId="6CA88EA2" w14:textId="3EF7B315" w:rsidR="006402DF" w:rsidRDefault="006402DF">
            <w:r>
              <w:t>- goals: to provide best care and reduce adverse outcomes in patients with AF, prevent iatrogenic/OAC-</w:t>
            </w:r>
            <w:r w:rsidR="00F92F82">
              <w:t>related</w:t>
            </w:r>
            <w:r>
              <w:t xml:space="preserve"> bleeding events</w:t>
            </w:r>
          </w:p>
        </w:tc>
        <w:tc>
          <w:tcPr>
            <w:tcW w:w="4027" w:type="dxa"/>
            <w:tcBorders>
              <w:top w:val="nil"/>
              <w:left w:val="nil"/>
              <w:bottom w:val="nil"/>
              <w:right w:val="nil"/>
            </w:tcBorders>
          </w:tcPr>
          <w:p w14:paraId="1974D544" w14:textId="77777777" w:rsidR="006402DF" w:rsidRDefault="006402DF"/>
        </w:tc>
      </w:tr>
    </w:tbl>
    <w:p w14:paraId="008D1558" w14:textId="3011C4C0" w:rsidR="001346A9" w:rsidRDefault="001346A9"/>
    <w:p w14:paraId="65E8773B" w14:textId="77777777" w:rsidR="00407CED" w:rsidRDefault="00407CED"/>
    <w:p w14:paraId="167ABD38" w14:textId="77777777" w:rsidR="00320DCE" w:rsidRDefault="00407CED">
      <w:r>
        <w:t xml:space="preserve">As </w:t>
      </w:r>
      <w:r w:rsidR="00320DCE">
        <w:t xml:space="preserve">a second framework, I apply </w:t>
      </w:r>
      <w:r w:rsidR="00320DCE" w:rsidRPr="00566867">
        <w:rPr>
          <w:b/>
        </w:rPr>
        <w:t>PRECEDE</w:t>
      </w:r>
      <w:r w:rsidR="00320DCE">
        <w:t>:</w:t>
      </w:r>
    </w:p>
    <w:p w14:paraId="58DF58B4" w14:textId="77777777" w:rsidR="00320DCE" w:rsidRDefault="00320DCE"/>
    <w:p w14:paraId="0B5AD439" w14:textId="68337007" w:rsidR="00320DCE" w:rsidRPr="004435DB" w:rsidRDefault="00320DCE">
      <w:r w:rsidRPr="004435DB">
        <w:rPr>
          <w:b/>
        </w:rPr>
        <w:t>Predisposing</w:t>
      </w:r>
      <w:r w:rsidR="004435DB">
        <w:rPr>
          <w:b/>
        </w:rPr>
        <w:t>:</w:t>
      </w:r>
      <w:r w:rsidR="00FF4E1C" w:rsidRPr="004435DB">
        <w:rPr>
          <w:b/>
        </w:rPr>
        <w:t xml:space="preserve"> </w:t>
      </w:r>
      <w:r w:rsidR="004435DB">
        <w:t xml:space="preserve">following information will influence the provider </w:t>
      </w:r>
      <w:r w:rsidR="003D4734">
        <w:t xml:space="preserve">to appropriately prescribe anticoagulation in elderly patients with AF: </w:t>
      </w:r>
    </w:p>
    <w:p w14:paraId="5749BF7C" w14:textId="72F75EA0" w:rsidR="00FF4E1C" w:rsidRDefault="00FF4E1C" w:rsidP="00FF4E1C">
      <w:pPr>
        <w:pStyle w:val="ListParagraph"/>
        <w:numPr>
          <w:ilvl w:val="0"/>
          <w:numId w:val="5"/>
        </w:numPr>
      </w:pPr>
      <w:r>
        <w:t>Education of providers about risks and benefits of oral anticoagulation treatment</w:t>
      </w:r>
    </w:p>
    <w:p w14:paraId="7E252B34" w14:textId="5B841456" w:rsidR="00FF4E1C" w:rsidRDefault="00FF4E1C" w:rsidP="00FF4E1C">
      <w:pPr>
        <w:pStyle w:val="ListParagraph"/>
        <w:numPr>
          <w:ilvl w:val="0"/>
          <w:numId w:val="5"/>
        </w:numPr>
      </w:pPr>
      <w:r>
        <w:t>Drawing the attention to providers of frequent pitfalls</w:t>
      </w:r>
      <w:r w:rsidR="004435DB">
        <w:t xml:space="preserve"> and misconceptions</w:t>
      </w:r>
      <w:r>
        <w:t xml:space="preserve"> in the assessment of stroke and bleeding risk and in the prescription of anticoagulation</w:t>
      </w:r>
    </w:p>
    <w:p w14:paraId="750D142F" w14:textId="7CF1593B" w:rsidR="004435DB" w:rsidRDefault="004435DB" w:rsidP="00FF4E1C">
      <w:pPr>
        <w:pStyle w:val="ListParagraph"/>
        <w:numPr>
          <w:ilvl w:val="0"/>
          <w:numId w:val="5"/>
        </w:numPr>
      </w:pPr>
      <w:r>
        <w:t xml:space="preserve">Providing information on alternative </w:t>
      </w:r>
      <w:proofErr w:type="spellStart"/>
      <w:r>
        <w:t>anticoagulations</w:t>
      </w:r>
      <w:proofErr w:type="spellEnd"/>
      <w:r>
        <w:t xml:space="preserve"> strategies and OAC agents including vitamin K antagonists and direct oral anticoagulants</w:t>
      </w:r>
    </w:p>
    <w:p w14:paraId="412F5014" w14:textId="77777777" w:rsidR="00320DCE" w:rsidRDefault="00320DCE"/>
    <w:p w14:paraId="4F1FE415" w14:textId="0288A805" w:rsidR="00320DCE" w:rsidRDefault="00320DCE">
      <w:r w:rsidRPr="00566867">
        <w:rPr>
          <w:b/>
        </w:rPr>
        <w:t>Enabling:</w:t>
      </w:r>
      <w:r>
        <w:t xml:space="preserve"> following measures would make it easier for providers to appropriately prescribe oral anticoagulants in elderly patients:</w:t>
      </w:r>
    </w:p>
    <w:p w14:paraId="682DBD6E" w14:textId="7719BA69" w:rsidR="00320DCE" w:rsidRDefault="00320DCE" w:rsidP="00320DCE">
      <w:pPr>
        <w:pStyle w:val="ListParagraph"/>
        <w:numPr>
          <w:ilvl w:val="0"/>
          <w:numId w:val="4"/>
        </w:numPr>
      </w:pPr>
      <w:r>
        <w:t>Prompt availability and wide distribution of guidelines to increase knowledge and confidence in anticoagulation prescription</w:t>
      </w:r>
    </w:p>
    <w:p w14:paraId="0CF31D06" w14:textId="3111504C" w:rsidR="00320DCE" w:rsidRDefault="00320DCE" w:rsidP="00320DCE">
      <w:pPr>
        <w:pStyle w:val="ListParagraph"/>
        <w:numPr>
          <w:ilvl w:val="0"/>
          <w:numId w:val="4"/>
        </w:numPr>
      </w:pPr>
      <w:r>
        <w:t>Availability of easy and quick to use scores to assess stroke and bleeding risk in patients with AF</w:t>
      </w:r>
    </w:p>
    <w:p w14:paraId="00423AB8" w14:textId="51E63F1D" w:rsidR="00320DCE" w:rsidRDefault="00320DCE" w:rsidP="00320DCE">
      <w:pPr>
        <w:pStyle w:val="ListParagraph"/>
        <w:numPr>
          <w:ilvl w:val="0"/>
          <w:numId w:val="4"/>
        </w:numPr>
      </w:pPr>
      <w:r>
        <w:t>Electronic reminders in the EHR to remind the provider of the patients AF diagnosis and need to assess stroke and bleeding risk</w:t>
      </w:r>
    </w:p>
    <w:p w14:paraId="5AE70F16" w14:textId="3EE385A0" w:rsidR="00517C7B" w:rsidRDefault="00517C7B" w:rsidP="00320DCE">
      <w:pPr>
        <w:pStyle w:val="ListParagraph"/>
        <w:numPr>
          <w:ilvl w:val="0"/>
          <w:numId w:val="4"/>
        </w:numPr>
      </w:pPr>
      <w:r>
        <w:t>Easy and cheap access to laboratory measurements of the INR for anticoagulation monitoring</w:t>
      </w:r>
    </w:p>
    <w:p w14:paraId="1AB2CB67" w14:textId="77777777" w:rsidR="00320DCE" w:rsidRDefault="00320DCE"/>
    <w:p w14:paraId="7AD2AD6C" w14:textId="7A61B6B8" w:rsidR="00320DCE" w:rsidRDefault="00320DCE">
      <w:r w:rsidRPr="00566867">
        <w:rPr>
          <w:b/>
        </w:rPr>
        <w:t>Reinforcing:</w:t>
      </w:r>
      <w:r>
        <w:t xml:space="preserve"> incentives to appropriately prescribe oral anticoagulants in elder</w:t>
      </w:r>
      <w:r w:rsidR="0064189D">
        <w:t>l</w:t>
      </w:r>
      <w:r>
        <w:t>y AF patients include:</w:t>
      </w:r>
    </w:p>
    <w:p w14:paraId="539F237D" w14:textId="0A948AB4" w:rsidR="00320DCE" w:rsidRDefault="00320DCE" w:rsidP="00320DCE">
      <w:pPr>
        <w:pStyle w:val="ListParagraph"/>
        <w:numPr>
          <w:ilvl w:val="0"/>
          <w:numId w:val="4"/>
        </w:numPr>
      </w:pPr>
      <w:r>
        <w:t>Feedback from colleagues</w:t>
      </w:r>
    </w:p>
    <w:p w14:paraId="04FFD04E" w14:textId="38C6EF3E" w:rsidR="00320DCE" w:rsidRDefault="00320DCE" w:rsidP="00320DCE">
      <w:pPr>
        <w:pStyle w:val="ListParagraph"/>
        <w:numPr>
          <w:ilvl w:val="0"/>
          <w:numId w:val="4"/>
        </w:numPr>
      </w:pPr>
      <w:r>
        <w:t xml:space="preserve">Reports about stroke and bleeding cases in </w:t>
      </w:r>
      <w:r w:rsidR="00517C7B">
        <w:t xml:space="preserve">all AF </w:t>
      </w:r>
      <w:r>
        <w:t>patients</w:t>
      </w:r>
      <w:r w:rsidR="00517C7B">
        <w:t xml:space="preserve"> irrespective of OAC</w:t>
      </w:r>
    </w:p>
    <w:p w14:paraId="5A6C60EC" w14:textId="53FA8E0F" w:rsidR="00D84EE5" w:rsidRDefault="00D84EE5" w:rsidP="00320DCE">
      <w:pPr>
        <w:pStyle w:val="ListParagraph"/>
        <w:numPr>
          <w:ilvl w:val="0"/>
          <w:numId w:val="4"/>
        </w:numPr>
      </w:pPr>
      <w:r>
        <w:t>Reports about percentage of AF patients on OAC among those without a contraindication</w:t>
      </w:r>
    </w:p>
    <w:p w14:paraId="189054AF" w14:textId="77777777" w:rsidR="00FA5705" w:rsidRDefault="00FA5705" w:rsidP="00FA5705"/>
    <w:p w14:paraId="36302F81" w14:textId="4870BD4F" w:rsidR="00FA5705" w:rsidRDefault="00FA5705" w:rsidP="00FA5705">
      <w:r>
        <w:t xml:space="preserve">The COM-B framework </w:t>
      </w:r>
      <w:r w:rsidR="00C8594F">
        <w:t xml:space="preserve">is more useful to simultaneously assess the reasons for the gap, i.e. the reasons for </w:t>
      </w:r>
      <w:proofErr w:type="spellStart"/>
      <w:r w:rsidR="00C8594F">
        <w:t>underprescription</w:t>
      </w:r>
      <w:proofErr w:type="spellEnd"/>
      <w:r w:rsidR="00C8594F">
        <w:t xml:space="preserve"> of oral anticoagulation and at the same time also helping to identify opportunities to close the gap. On the other hand, the PRECEDE model did not help much in identifying the problems on different levels but was more focused on finding ways to close the gap. The factors that help to predispose and enable providers to change their behaviors seem to be very closely related. </w:t>
      </w:r>
    </w:p>
    <w:p w14:paraId="3A0C6A3A" w14:textId="64E6F010" w:rsidR="00D67299" w:rsidRDefault="00D67299" w:rsidP="00320DCE">
      <w:pPr>
        <w:pStyle w:val="ListParagraph"/>
        <w:numPr>
          <w:ilvl w:val="0"/>
          <w:numId w:val="4"/>
        </w:numPr>
      </w:pPr>
      <w:r>
        <w:br w:type="page"/>
      </w:r>
    </w:p>
    <w:p w14:paraId="60603E22" w14:textId="06E5D441" w:rsidR="00AA7926" w:rsidRDefault="00D67299">
      <w:r>
        <w:t>References</w:t>
      </w:r>
    </w:p>
    <w:p w14:paraId="7761434A" w14:textId="77777777" w:rsidR="00371778" w:rsidRPr="00371778" w:rsidRDefault="00AA7926" w:rsidP="00371778">
      <w:pPr>
        <w:pStyle w:val="EndNoteBibliography"/>
        <w:ind w:left="720" w:hanging="720"/>
        <w:rPr>
          <w:noProof/>
        </w:rPr>
      </w:pPr>
      <w:r>
        <w:fldChar w:fldCharType="begin"/>
      </w:r>
      <w:r>
        <w:instrText xml:space="preserve"> ADDIN EN.REFLIST </w:instrText>
      </w:r>
      <w:r>
        <w:fldChar w:fldCharType="separate"/>
      </w:r>
      <w:r w:rsidR="00371778" w:rsidRPr="00371778">
        <w:rPr>
          <w:noProof/>
        </w:rPr>
        <w:t>1.</w:t>
      </w:r>
      <w:r w:rsidR="00371778" w:rsidRPr="00371778">
        <w:rPr>
          <w:noProof/>
        </w:rPr>
        <w:tab/>
        <w:t xml:space="preserve">Benjamin EJ, Wolf PA, D'Agostino RB, Silbershatz H, Kannel WB, Levy D. Impact of atrial fibrillation on the risk of death: the Framingham Heart Study. </w:t>
      </w:r>
      <w:r w:rsidR="00371778" w:rsidRPr="00371778">
        <w:rPr>
          <w:i/>
          <w:noProof/>
        </w:rPr>
        <w:t xml:space="preserve">Circulation. </w:t>
      </w:r>
      <w:r w:rsidR="00371778" w:rsidRPr="00371778">
        <w:rPr>
          <w:noProof/>
        </w:rPr>
        <w:t>1998;98(10):946-952.</w:t>
      </w:r>
    </w:p>
    <w:p w14:paraId="37C327F6" w14:textId="77777777" w:rsidR="00371778" w:rsidRPr="00371778" w:rsidRDefault="00371778" w:rsidP="00371778">
      <w:pPr>
        <w:pStyle w:val="EndNoteBibliography"/>
        <w:ind w:left="720" w:hanging="720"/>
        <w:rPr>
          <w:noProof/>
        </w:rPr>
      </w:pPr>
      <w:r w:rsidRPr="00371778">
        <w:rPr>
          <w:noProof/>
        </w:rPr>
        <w:t>2.</w:t>
      </w:r>
      <w:r w:rsidRPr="00371778">
        <w:rPr>
          <w:noProof/>
        </w:rPr>
        <w:tab/>
        <w:t xml:space="preserve">Hart RG, Pearce LA, Aguilar MI. Meta-analysis: antithrombotic therapy to prevent stroke in patients who have nonvalvular atrial fibrillation. </w:t>
      </w:r>
      <w:r w:rsidRPr="00371778">
        <w:rPr>
          <w:i/>
          <w:noProof/>
        </w:rPr>
        <w:t xml:space="preserve">Ann Intern Med. </w:t>
      </w:r>
      <w:r w:rsidRPr="00371778">
        <w:rPr>
          <w:noProof/>
        </w:rPr>
        <w:t>2007;146(12):857-867.</w:t>
      </w:r>
    </w:p>
    <w:p w14:paraId="73E1EA21" w14:textId="77777777" w:rsidR="00371778" w:rsidRPr="00371778" w:rsidRDefault="00371778" w:rsidP="00371778">
      <w:pPr>
        <w:pStyle w:val="EndNoteBibliography"/>
        <w:ind w:left="720" w:hanging="720"/>
        <w:rPr>
          <w:noProof/>
        </w:rPr>
      </w:pPr>
      <w:r w:rsidRPr="00371778">
        <w:rPr>
          <w:noProof/>
        </w:rPr>
        <w:t>3.</w:t>
      </w:r>
      <w:r w:rsidRPr="00371778">
        <w:rPr>
          <w:noProof/>
        </w:rPr>
        <w:tab/>
        <w:t xml:space="preserve">January CT, Wann LS, Alpert JS, et al. 2014 AHA/ACC/HRS guideline for the management of patients with atrial fibrillation: executive summary: a report of the American College of Cardiology/American Heart Association Task Force on practice guidelines and the Heart Rhythm Society. </w:t>
      </w:r>
      <w:r w:rsidRPr="00371778">
        <w:rPr>
          <w:i/>
          <w:noProof/>
        </w:rPr>
        <w:t xml:space="preserve">Circulation. </w:t>
      </w:r>
      <w:r w:rsidRPr="00371778">
        <w:rPr>
          <w:noProof/>
        </w:rPr>
        <w:t>2014;130(23):2071-2104.</w:t>
      </w:r>
    </w:p>
    <w:p w14:paraId="340F9253" w14:textId="77777777" w:rsidR="00371778" w:rsidRPr="00371778" w:rsidRDefault="00371778" w:rsidP="00371778">
      <w:pPr>
        <w:pStyle w:val="EndNoteBibliography"/>
        <w:ind w:left="720" w:hanging="720"/>
        <w:rPr>
          <w:noProof/>
        </w:rPr>
      </w:pPr>
      <w:r w:rsidRPr="00371778">
        <w:rPr>
          <w:noProof/>
        </w:rPr>
        <w:t>4.</w:t>
      </w:r>
      <w:r w:rsidRPr="00371778">
        <w:rPr>
          <w:noProof/>
        </w:rPr>
        <w:tab/>
        <w:t xml:space="preserve">van Walraven C, Hart RG, Connolly S, et al. Effect of age on stroke prevention therapy in patients with atrial fibrillation: the atrial fibrillation investigators. </w:t>
      </w:r>
      <w:r w:rsidRPr="00371778">
        <w:rPr>
          <w:i/>
          <w:noProof/>
        </w:rPr>
        <w:t xml:space="preserve">Stroke. </w:t>
      </w:r>
      <w:r w:rsidRPr="00371778">
        <w:rPr>
          <w:noProof/>
        </w:rPr>
        <w:t>2009;40(4):1410-1416.</w:t>
      </w:r>
    </w:p>
    <w:p w14:paraId="187E133F" w14:textId="77777777" w:rsidR="00371778" w:rsidRPr="00371778" w:rsidRDefault="00371778" w:rsidP="00371778">
      <w:pPr>
        <w:pStyle w:val="EndNoteBibliography"/>
        <w:ind w:left="720" w:hanging="720"/>
        <w:rPr>
          <w:noProof/>
        </w:rPr>
      </w:pPr>
      <w:r w:rsidRPr="00371778">
        <w:rPr>
          <w:noProof/>
        </w:rPr>
        <w:t>5.</w:t>
      </w:r>
      <w:r w:rsidRPr="00371778">
        <w:rPr>
          <w:noProof/>
        </w:rPr>
        <w:tab/>
        <w:t xml:space="preserve">Tapson VF, Hyers TM, Waldo AL, et al. Antithrombotic therapy practices in US hospitals in an era of practice guidelines. </w:t>
      </w:r>
      <w:r w:rsidRPr="00371778">
        <w:rPr>
          <w:i/>
          <w:noProof/>
        </w:rPr>
        <w:t xml:space="preserve">Arch Intern Med. </w:t>
      </w:r>
      <w:r w:rsidRPr="00371778">
        <w:rPr>
          <w:noProof/>
        </w:rPr>
        <w:t>2005;165(13):1458-1464.</w:t>
      </w:r>
    </w:p>
    <w:p w14:paraId="3AEE9004" w14:textId="77777777" w:rsidR="00371778" w:rsidRPr="00371778" w:rsidRDefault="00371778" w:rsidP="00371778">
      <w:pPr>
        <w:pStyle w:val="EndNoteBibliography"/>
        <w:ind w:left="720" w:hanging="720"/>
        <w:rPr>
          <w:noProof/>
        </w:rPr>
      </w:pPr>
      <w:r w:rsidRPr="00371778">
        <w:rPr>
          <w:noProof/>
        </w:rPr>
        <w:t>6.</w:t>
      </w:r>
      <w:r w:rsidRPr="00371778">
        <w:rPr>
          <w:noProof/>
        </w:rPr>
        <w:tab/>
        <w:t xml:space="preserve">Ogilvie IM, Newton N, Welner SA, Cowell W, Lip GY. Underuse of oral anticoagulants in atrial fibrillation: a systematic review. </w:t>
      </w:r>
      <w:r w:rsidRPr="00371778">
        <w:rPr>
          <w:i/>
          <w:noProof/>
        </w:rPr>
        <w:t xml:space="preserve">Am J Med. </w:t>
      </w:r>
      <w:r w:rsidRPr="00371778">
        <w:rPr>
          <w:noProof/>
        </w:rPr>
        <w:t>2010;123(7):638-645 e634.</w:t>
      </w:r>
    </w:p>
    <w:p w14:paraId="1EF9C66B" w14:textId="77777777" w:rsidR="00371778" w:rsidRPr="00371778" w:rsidRDefault="00371778" w:rsidP="00371778">
      <w:pPr>
        <w:pStyle w:val="EndNoteBibliography"/>
        <w:ind w:left="720" w:hanging="720"/>
        <w:rPr>
          <w:noProof/>
        </w:rPr>
      </w:pPr>
      <w:r w:rsidRPr="00371778">
        <w:rPr>
          <w:noProof/>
        </w:rPr>
        <w:t>7.</w:t>
      </w:r>
      <w:r w:rsidRPr="00371778">
        <w:rPr>
          <w:noProof/>
        </w:rPr>
        <w:tab/>
        <w:t xml:space="preserve">Peterson GM, Boom K, Jackson SL, Vial JH. Doctors' beliefs on the use of antithrombotic therapy in atrial fibrillation: identifying barriers to stroke prevention. </w:t>
      </w:r>
      <w:r w:rsidRPr="00371778">
        <w:rPr>
          <w:i/>
          <w:noProof/>
        </w:rPr>
        <w:t xml:space="preserve">Intern Med J. </w:t>
      </w:r>
      <w:r w:rsidRPr="00371778">
        <w:rPr>
          <w:noProof/>
        </w:rPr>
        <w:t>2002;32(1-2):15-23.</w:t>
      </w:r>
    </w:p>
    <w:p w14:paraId="655B4413" w14:textId="77777777" w:rsidR="00371778" w:rsidRPr="00371778" w:rsidRDefault="00371778" w:rsidP="00371778">
      <w:pPr>
        <w:pStyle w:val="EndNoteBibliography"/>
        <w:ind w:left="720" w:hanging="720"/>
        <w:rPr>
          <w:noProof/>
        </w:rPr>
      </w:pPr>
      <w:r w:rsidRPr="00371778">
        <w:rPr>
          <w:noProof/>
        </w:rPr>
        <w:t>8.</w:t>
      </w:r>
      <w:r w:rsidRPr="00371778">
        <w:rPr>
          <w:noProof/>
        </w:rPr>
        <w:tab/>
        <w:t xml:space="preserve">Anderson N, Fuller R, Dudley N. ‘Rules of thumb’or reflective practice? Understanding senior physicians’ decision-making about anti-thrombotic usage in atrial fibrillation. </w:t>
      </w:r>
      <w:r w:rsidRPr="00371778">
        <w:rPr>
          <w:i/>
          <w:noProof/>
        </w:rPr>
        <w:t xml:space="preserve">Qjm. </w:t>
      </w:r>
      <w:r w:rsidRPr="00371778">
        <w:rPr>
          <w:noProof/>
        </w:rPr>
        <w:t>2007;100(5):263-269.</w:t>
      </w:r>
    </w:p>
    <w:p w14:paraId="768FB3E8" w14:textId="77777777" w:rsidR="00371778" w:rsidRPr="00371778" w:rsidRDefault="00371778" w:rsidP="00371778">
      <w:pPr>
        <w:pStyle w:val="EndNoteBibliography"/>
        <w:ind w:left="720" w:hanging="720"/>
        <w:rPr>
          <w:noProof/>
        </w:rPr>
      </w:pPr>
      <w:r w:rsidRPr="00371778">
        <w:rPr>
          <w:noProof/>
        </w:rPr>
        <w:t>9.</w:t>
      </w:r>
      <w:r w:rsidRPr="00371778">
        <w:rPr>
          <w:noProof/>
        </w:rPr>
        <w:tab/>
        <w:t xml:space="preserve">Lane DA, Lip GY. Barriers to anticoagulation in patients with atrial fibrillation: changing physician-related factors. </w:t>
      </w:r>
      <w:r w:rsidRPr="00371778">
        <w:rPr>
          <w:i/>
          <w:noProof/>
        </w:rPr>
        <w:t xml:space="preserve">Stroke. </w:t>
      </w:r>
      <w:r w:rsidRPr="00371778">
        <w:rPr>
          <w:noProof/>
        </w:rPr>
        <w:t>2008;39(1):7-9.</w:t>
      </w:r>
    </w:p>
    <w:p w14:paraId="06C60C3C" w14:textId="77777777" w:rsidR="00371778" w:rsidRPr="00371778" w:rsidRDefault="00371778" w:rsidP="00371778">
      <w:pPr>
        <w:pStyle w:val="EndNoteBibliography"/>
        <w:ind w:left="720" w:hanging="720"/>
        <w:rPr>
          <w:noProof/>
          <w:lang w:val="de-DE"/>
        </w:rPr>
      </w:pPr>
      <w:r w:rsidRPr="00371778">
        <w:rPr>
          <w:noProof/>
        </w:rPr>
        <w:t>10.</w:t>
      </w:r>
      <w:r w:rsidRPr="00371778">
        <w:rPr>
          <w:noProof/>
        </w:rPr>
        <w:tab/>
        <w:t xml:space="preserve">Lip GY, Laroche C, Dan GA, et al. 'Real-world' antithrombotic treatment in atrial fibrillation: The EORP-AF pilot survey. </w:t>
      </w:r>
      <w:r w:rsidRPr="00371778">
        <w:rPr>
          <w:i/>
          <w:noProof/>
          <w:lang w:val="de-DE"/>
        </w:rPr>
        <w:t xml:space="preserve">Am J Med. </w:t>
      </w:r>
      <w:r w:rsidRPr="00371778">
        <w:rPr>
          <w:noProof/>
          <w:lang w:val="de-DE"/>
        </w:rPr>
        <w:t>2014;127(6):519-529.e511.</w:t>
      </w:r>
    </w:p>
    <w:p w14:paraId="01E451EF" w14:textId="77777777" w:rsidR="00371778" w:rsidRPr="00371778" w:rsidRDefault="00371778" w:rsidP="00371778">
      <w:pPr>
        <w:pStyle w:val="EndNoteBibliography"/>
        <w:ind w:left="720" w:hanging="720"/>
        <w:rPr>
          <w:noProof/>
        </w:rPr>
      </w:pPr>
      <w:r w:rsidRPr="00371778">
        <w:rPr>
          <w:noProof/>
          <w:lang w:val="de-DE"/>
        </w:rPr>
        <w:t>11.</w:t>
      </w:r>
      <w:r w:rsidRPr="00371778">
        <w:rPr>
          <w:noProof/>
          <w:lang w:val="de-DE"/>
        </w:rPr>
        <w:tab/>
        <w:t xml:space="preserve">Bahri O, Roca F, Lechani T, et al. </w:t>
      </w:r>
      <w:r w:rsidRPr="00371778">
        <w:rPr>
          <w:noProof/>
        </w:rPr>
        <w:t xml:space="preserve">Underuse of oral anticoagulation for individuals with atrial fibrillation in a nursing home setting in France: comparisons of resident characteristics and physician attitude. </w:t>
      </w:r>
      <w:r w:rsidRPr="00371778">
        <w:rPr>
          <w:i/>
          <w:noProof/>
        </w:rPr>
        <w:t xml:space="preserve">J Am Geriatr Soc. </w:t>
      </w:r>
      <w:r w:rsidRPr="00371778">
        <w:rPr>
          <w:noProof/>
        </w:rPr>
        <w:t>2015;63(1):71-76.</w:t>
      </w:r>
    </w:p>
    <w:p w14:paraId="3351DC33" w14:textId="77777777" w:rsidR="00371778" w:rsidRPr="00371778" w:rsidRDefault="00371778" w:rsidP="00371778">
      <w:pPr>
        <w:pStyle w:val="EndNoteBibliography"/>
        <w:ind w:left="720" w:hanging="720"/>
        <w:rPr>
          <w:noProof/>
        </w:rPr>
      </w:pPr>
      <w:r w:rsidRPr="00371778">
        <w:rPr>
          <w:noProof/>
        </w:rPr>
        <w:t>12.</w:t>
      </w:r>
      <w:r w:rsidRPr="00371778">
        <w:rPr>
          <w:noProof/>
        </w:rPr>
        <w:tab/>
        <w:t xml:space="preserve">Beyth RJ, Antani MR, Covinsky KE, et al. Why isn't warfarin prescribed to patients with nonrheumatic atrial fibrillation? </w:t>
      </w:r>
      <w:r w:rsidRPr="00371778">
        <w:rPr>
          <w:i/>
          <w:noProof/>
        </w:rPr>
        <w:t xml:space="preserve">Journal of general internal medicine. </w:t>
      </w:r>
      <w:r w:rsidRPr="00371778">
        <w:rPr>
          <w:noProof/>
        </w:rPr>
        <w:t>1996;11(12):721-728.</w:t>
      </w:r>
    </w:p>
    <w:p w14:paraId="42BC1627" w14:textId="77777777" w:rsidR="00371778" w:rsidRPr="00371778" w:rsidRDefault="00371778" w:rsidP="00371778">
      <w:pPr>
        <w:pStyle w:val="EndNoteBibliography"/>
        <w:ind w:left="720" w:hanging="720"/>
        <w:rPr>
          <w:noProof/>
        </w:rPr>
      </w:pPr>
      <w:r w:rsidRPr="00371778">
        <w:rPr>
          <w:noProof/>
        </w:rPr>
        <w:t>13.</w:t>
      </w:r>
      <w:r w:rsidRPr="00371778">
        <w:rPr>
          <w:noProof/>
        </w:rPr>
        <w:tab/>
        <w:t xml:space="preserve">Berger J, Balfour DC, 3rd, Biskupiak JE, et al. Research to real-world application: experts weigh in on the underuse of anticoagulants. </w:t>
      </w:r>
      <w:r w:rsidRPr="00371778">
        <w:rPr>
          <w:i/>
          <w:noProof/>
        </w:rPr>
        <w:t xml:space="preserve">The American journal of managed care. </w:t>
      </w:r>
      <w:r w:rsidRPr="00371778">
        <w:rPr>
          <w:noProof/>
        </w:rPr>
        <w:t>2014;20(14 Suppl):s312-318.</w:t>
      </w:r>
    </w:p>
    <w:p w14:paraId="2AB190D4" w14:textId="77777777" w:rsidR="00371778" w:rsidRPr="00371778" w:rsidRDefault="00371778" w:rsidP="00371778">
      <w:pPr>
        <w:pStyle w:val="EndNoteBibliography"/>
        <w:ind w:left="720" w:hanging="720"/>
        <w:rPr>
          <w:noProof/>
        </w:rPr>
      </w:pPr>
      <w:r w:rsidRPr="00371778">
        <w:rPr>
          <w:noProof/>
        </w:rPr>
        <w:t>14.</w:t>
      </w:r>
      <w:r w:rsidRPr="00371778">
        <w:rPr>
          <w:noProof/>
        </w:rPr>
        <w:tab/>
        <w:t xml:space="preserve">Gandolfo C, Balestrino M, Burrone A, Del Sette M, Finocchi C. Stroke due to atrial fibrillation and the attitude to prescribing anticoagulant prevention in Italy. A prospective study of a consecutive stroke population admitted to a comprehensive stroke unit. </w:t>
      </w:r>
      <w:r w:rsidRPr="00371778">
        <w:rPr>
          <w:i/>
          <w:noProof/>
        </w:rPr>
        <w:t xml:space="preserve">J Neurol. </w:t>
      </w:r>
      <w:r w:rsidRPr="00371778">
        <w:rPr>
          <w:noProof/>
        </w:rPr>
        <w:t>2008;255(6):796-802.</w:t>
      </w:r>
    </w:p>
    <w:p w14:paraId="25748609" w14:textId="77777777" w:rsidR="00371778" w:rsidRPr="00371778" w:rsidRDefault="00371778" w:rsidP="00371778">
      <w:pPr>
        <w:pStyle w:val="EndNoteBibliography"/>
        <w:ind w:left="720" w:hanging="720"/>
        <w:rPr>
          <w:noProof/>
        </w:rPr>
      </w:pPr>
      <w:r w:rsidRPr="00371778">
        <w:rPr>
          <w:noProof/>
        </w:rPr>
        <w:t>15.</w:t>
      </w:r>
      <w:r w:rsidRPr="00371778">
        <w:rPr>
          <w:noProof/>
        </w:rPr>
        <w:tab/>
        <w:t xml:space="preserve">Lip GY, Agnelli G, Thach AA, Knight E, Rost D, Tangelder MJ. Oral anticoagulation in atrial fibrillation: A pan-European patient survey. </w:t>
      </w:r>
      <w:r w:rsidRPr="00371778">
        <w:rPr>
          <w:i/>
          <w:noProof/>
        </w:rPr>
        <w:t xml:space="preserve">Eur J Intern Med. </w:t>
      </w:r>
      <w:r w:rsidRPr="00371778">
        <w:rPr>
          <w:noProof/>
        </w:rPr>
        <w:t>2007;18(3):202-208.</w:t>
      </w:r>
    </w:p>
    <w:p w14:paraId="3EC18CDB" w14:textId="77777777" w:rsidR="00371778" w:rsidRPr="00371778" w:rsidRDefault="00371778" w:rsidP="00371778">
      <w:pPr>
        <w:pStyle w:val="EndNoteBibliography"/>
        <w:ind w:left="720" w:hanging="720"/>
        <w:rPr>
          <w:noProof/>
        </w:rPr>
      </w:pPr>
      <w:r w:rsidRPr="00371778">
        <w:rPr>
          <w:noProof/>
        </w:rPr>
        <w:t>16.</w:t>
      </w:r>
      <w:r w:rsidRPr="00371778">
        <w:rPr>
          <w:noProof/>
        </w:rPr>
        <w:tab/>
        <w:t xml:space="preserve">Pugh D, Pugh J, Mead GE. Attitudes of physicians regarding anticoagulation for atrial fibrillation: a systematic review. </w:t>
      </w:r>
      <w:r w:rsidRPr="00371778">
        <w:rPr>
          <w:i/>
          <w:noProof/>
        </w:rPr>
        <w:t xml:space="preserve">Age Ageing. </w:t>
      </w:r>
      <w:r w:rsidRPr="00371778">
        <w:rPr>
          <w:noProof/>
        </w:rPr>
        <w:t>2011;40(6):675-683.</w:t>
      </w:r>
    </w:p>
    <w:p w14:paraId="48CE1D98" w14:textId="720ED9AC" w:rsidR="00EC5BB8" w:rsidRDefault="00AA7926">
      <w:r>
        <w:fldChar w:fldCharType="end"/>
      </w:r>
    </w:p>
    <w:sectPr w:rsidR="00EC5BB8" w:rsidSect="00C71DD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D3BFD"/>
    <w:multiLevelType w:val="hybridMultilevel"/>
    <w:tmpl w:val="3D345B90"/>
    <w:lvl w:ilvl="0" w:tplc="1E2827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042C3B"/>
    <w:multiLevelType w:val="hybridMultilevel"/>
    <w:tmpl w:val="A5B6B9BE"/>
    <w:lvl w:ilvl="0" w:tplc="D20A592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3142E4"/>
    <w:multiLevelType w:val="hybridMultilevel"/>
    <w:tmpl w:val="ED5EB1CE"/>
    <w:lvl w:ilvl="0" w:tplc="C4F2348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C977BD"/>
    <w:multiLevelType w:val="hybridMultilevel"/>
    <w:tmpl w:val="ADD412E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BF3132"/>
    <w:multiLevelType w:val="hybridMultilevel"/>
    <w:tmpl w:val="73A609B8"/>
    <w:lvl w:ilvl="0" w:tplc="1D42BC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zrtpv32dse8e9rabxp9z79ffefpxavwew&quot;&gt;CVRN_VTE&lt;record-ids&gt;&lt;item&gt;106&lt;/item&gt;&lt;item&gt;222&lt;/item&gt;&lt;item&gt;223&lt;/item&gt;&lt;item&gt;224&lt;/item&gt;&lt;item&gt;225&lt;/item&gt;&lt;item&gt;226&lt;/item&gt;&lt;item&gt;227&lt;/item&gt;&lt;item&gt;228&lt;/item&gt;&lt;item&gt;230&lt;/item&gt;&lt;item&gt;232&lt;/item&gt;&lt;item&gt;234&lt;/item&gt;&lt;item&gt;235&lt;/item&gt;&lt;item&gt;237&lt;/item&gt;&lt;item&gt;238&lt;/item&gt;&lt;item&gt;239&lt;/item&gt;&lt;item&gt;240&lt;/item&gt;&lt;/record-ids&gt;&lt;/item&gt;&lt;/Libraries&gt;"/>
  </w:docVars>
  <w:rsids>
    <w:rsidRoot w:val="003B4ECA"/>
    <w:rsid w:val="00013D0D"/>
    <w:rsid w:val="00082B1E"/>
    <w:rsid w:val="00093884"/>
    <w:rsid w:val="000C180F"/>
    <w:rsid w:val="000C5EF1"/>
    <w:rsid w:val="000E78D1"/>
    <w:rsid w:val="00126797"/>
    <w:rsid w:val="001346A9"/>
    <w:rsid w:val="001800AC"/>
    <w:rsid w:val="001908F8"/>
    <w:rsid w:val="001E0EC4"/>
    <w:rsid w:val="001F6B5F"/>
    <w:rsid w:val="00213F24"/>
    <w:rsid w:val="00254B7D"/>
    <w:rsid w:val="00285BF5"/>
    <w:rsid w:val="002F5168"/>
    <w:rsid w:val="00320DCE"/>
    <w:rsid w:val="00330D6E"/>
    <w:rsid w:val="00337AB2"/>
    <w:rsid w:val="00350B4D"/>
    <w:rsid w:val="003538B4"/>
    <w:rsid w:val="00371778"/>
    <w:rsid w:val="00390692"/>
    <w:rsid w:val="003B4ECA"/>
    <w:rsid w:val="003B7B16"/>
    <w:rsid w:val="003D4734"/>
    <w:rsid w:val="003E0E49"/>
    <w:rsid w:val="00407CED"/>
    <w:rsid w:val="004435DB"/>
    <w:rsid w:val="004601E2"/>
    <w:rsid w:val="00463CC8"/>
    <w:rsid w:val="00477511"/>
    <w:rsid w:val="004C0AC9"/>
    <w:rsid w:val="004C6AC3"/>
    <w:rsid w:val="0051723A"/>
    <w:rsid w:val="00517C7B"/>
    <w:rsid w:val="00537241"/>
    <w:rsid w:val="00552AEC"/>
    <w:rsid w:val="0055716C"/>
    <w:rsid w:val="00566867"/>
    <w:rsid w:val="00590E66"/>
    <w:rsid w:val="005A77DA"/>
    <w:rsid w:val="005B5034"/>
    <w:rsid w:val="005B77CB"/>
    <w:rsid w:val="005E7B2A"/>
    <w:rsid w:val="006178AF"/>
    <w:rsid w:val="006402DF"/>
    <w:rsid w:val="0064189D"/>
    <w:rsid w:val="0064368B"/>
    <w:rsid w:val="00710D3E"/>
    <w:rsid w:val="00736B37"/>
    <w:rsid w:val="00756DE3"/>
    <w:rsid w:val="00765D42"/>
    <w:rsid w:val="00813FB7"/>
    <w:rsid w:val="00820C36"/>
    <w:rsid w:val="008405F3"/>
    <w:rsid w:val="0084078D"/>
    <w:rsid w:val="00856CB9"/>
    <w:rsid w:val="00890A70"/>
    <w:rsid w:val="008A5B7A"/>
    <w:rsid w:val="00900F2F"/>
    <w:rsid w:val="00912517"/>
    <w:rsid w:val="009C0DF8"/>
    <w:rsid w:val="00A00FA1"/>
    <w:rsid w:val="00A01CE1"/>
    <w:rsid w:val="00A551BE"/>
    <w:rsid w:val="00A71E52"/>
    <w:rsid w:val="00AA1B97"/>
    <w:rsid w:val="00AA7926"/>
    <w:rsid w:val="00AB0538"/>
    <w:rsid w:val="00AE40AB"/>
    <w:rsid w:val="00AF2E61"/>
    <w:rsid w:val="00B1013B"/>
    <w:rsid w:val="00B133A3"/>
    <w:rsid w:val="00B27472"/>
    <w:rsid w:val="00B70A05"/>
    <w:rsid w:val="00B96A65"/>
    <w:rsid w:val="00BA371E"/>
    <w:rsid w:val="00BE4DFA"/>
    <w:rsid w:val="00C55353"/>
    <w:rsid w:val="00C71DD6"/>
    <w:rsid w:val="00C8594F"/>
    <w:rsid w:val="00D03D1B"/>
    <w:rsid w:val="00D67299"/>
    <w:rsid w:val="00D84EE5"/>
    <w:rsid w:val="00D96A72"/>
    <w:rsid w:val="00DB5512"/>
    <w:rsid w:val="00E01413"/>
    <w:rsid w:val="00E12A0F"/>
    <w:rsid w:val="00E23264"/>
    <w:rsid w:val="00E2539F"/>
    <w:rsid w:val="00E50CFB"/>
    <w:rsid w:val="00E55762"/>
    <w:rsid w:val="00E93EE0"/>
    <w:rsid w:val="00EC5BB8"/>
    <w:rsid w:val="00EE173A"/>
    <w:rsid w:val="00F167CE"/>
    <w:rsid w:val="00F92F82"/>
    <w:rsid w:val="00FA406B"/>
    <w:rsid w:val="00FA5705"/>
    <w:rsid w:val="00FB3298"/>
    <w:rsid w:val="00FD2342"/>
    <w:rsid w:val="00FE0816"/>
    <w:rsid w:val="00FF4E1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44DE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A7926"/>
    <w:pPr>
      <w:jc w:val="center"/>
    </w:pPr>
    <w:rPr>
      <w:rFonts w:ascii="Calibri" w:hAnsi="Calibri"/>
    </w:rPr>
  </w:style>
  <w:style w:type="paragraph" w:customStyle="1" w:styleId="EndNoteBibliography">
    <w:name w:val="EndNote Bibliography"/>
    <w:basedOn w:val="Normal"/>
    <w:rsid w:val="00AA7926"/>
    <w:rPr>
      <w:rFonts w:ascii="Calibri" w:hAnsi="Calibri"/>
    </w:rPr>
  </w:style>
  <w:style w:type="character" w:styleId="CommentReference">
    <w:name w:val="annotation reference"/>
    <w:basedOn w:val="DefaultParagraphFont"/>
    <w:uiPriority w:val="99"/>
    <w:semiHidden/>
    <w:unhideWhenUsed/>
    <w:rsid w:val="00AA1B97"/>
    <w:rPr>
      <w:sz w:val="18"/>
      <w:szCs w:val="18"/>
    </w:rPr>
  </w:style>
  <w:style w:type="paragraph" w:styleId="CommentText">
    <w:name w:val="annotation text"/>
    <w:basedOn w:val="Normal"/>
    <w:link w:val="CommentTextChar"/>
    <w:uiPriority w:val="99"/>
    <w:semiHidden/>
    <w:unhideWhenUsed/>
    <w:rsid w:val="00AA1B97"/>
  </w:style>
  <w:style w:type="character" w:customStyle="1" w:styleId="CommentTextChar">
    <w:name w:val="Comment Text Char"/>
    <w:basedOn w:val="DefaultParagraphFont"/>
    <w:link w:val="CommentText"/>
    <w:uiPriority w:val="99"/>
    <w:semiHidden/>
    <w:rsid w:val="00AA1B97"/>
  </w:style>
  <w:style w:type="paragraph" w:styleId="CommentSubject">
    <w:name w:val="annotation subject"/>
    <w:basedOn w:val="CommentText"/>
    <w:next w:val="CommentText"/>
    <w:link w:val="CommentSubjectChar"/>
    <w:uiPriority w:val="99"/>
    <w:semiHidden/>
    <w:unhideWhenUsed/>
    <w:rsid w:val="00AA1B97"/>
    <w:rPr>
      <w:b/>
      <w:bCs/>
      <w:sz w:val="20"/>
      <w:szCs w:val="20"/>
    </w:rPr>
  </w:style>
  <w:style w:type="character" w:customStyle="1" w:styleId="CommentSubjectChar">
    <w:name w:val="Comment Subject Char"/>
    <w:basedOn w:val="CommentTextChar"/>
    <w:link w:val="CommentSubject"/>
    <w:uiPriority w:val="99"/>
    <w:semiHidden/>
    <w:rsid w:val="00AA1B97"/>
    <w:rPr>
      <w:b/>
      <w:bCs/>
      <w:sz w:val="20"/>
      <w:szCs w:val="20"/>
    </w:rPr>
  </w:style>
  <w:style w:type="paragraph" w:styleId="BalloonText">
    <w:name w:val="Balloon Text"/>
    <w:basedOn w:val="Normal"/>
    <w:link w:val="BalloonTextChar"/>
    <w:uiPriority w:val="99"/>
    <w:semiHidden/>
    <w:unhideWhenUsed/>
    <w:rsid w:val="00AA1B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1B97"/>
    <w:rPr>
      <w:rFonts w:ascii="Times New Roman" w:hAnsi="Times New Roman" w:cs="Times New Roman"/>
      <w:sz w:val="18"/>
      <w:szCs w:val="18"/>
    </w:rPr>
  </w:style>
  <w:style w:type="paragraph" w:styleId="ListParagraph">
    <w:name w:val="List Paragraph"/>
    <w:basedOn w:val="Normal"/>
    <w:uiPriority w:val="34"/>
    <w:qFormat/>
    <w:rsid w:val="00AA1B97"/>
    <w:pPr>
      <w:ind w:left="720"/>
      <w:contextualSpacing/>
    </w:pPr>
  </w:style>
  <w:style w:type="character" w:customStyle="1" w:styleId="apple-converted-space">
    <w:name w:val="apple-converted-space"/>
    <w:basedOn w:val="DefaultParagraphFont"/>
    <w:rsid w:val="00AA1B97"/>
  </w:style>
  <w:style w:type="table" w:styleId="TableGrid">
    <w:name w:val="Table Grid"/>
    <w:basedOn w:val="TableNormal"/>
    <w:uiPriority w:val="39"/>
    <w:rsid w:val="001346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589705">
      <w:bodyDiv w:val="1"/>
      <w:marLeft w:val="0"/>
      <w:marRight w:val="0"/>
      <w:marTop w:val="0"/>
      <w:marBottom w:val="0"/>
      <w:divBdr>
        <w:top w:val="none" w:sz="0" w:space="0" w:color="auto"/>
        <w:left w:val="none" w:sz="0" w:space="0" w:color="auto"/>
        <w:bottom w:val="none" w:sz="0" w:space="0" w:color="auto"/>
        <w:right w:val="none" w:sz="0" w:space="0" w:color="auto"/>
      </w:divBdr>
    </w:div>
    <w:div w:id="666707450">
      <w:bodyDiv w:val="1"/>
      <w:marLeft w:val="0"/>
      <w:marRight w:val="0"/>
      <w:marTop w:val="0"/>
      <w:marBottom w:val="0"/>
      <w:divBdr>
        <w:top w:val="none" w:sz="0" w:space="0" w:color="auto"/>
        <w:left w:val="none" w:sz="0" w:space="0" w:color="auto"/>
        <w:bottom w:val="none" w:sz="0" w:space="0" w:color="auto"/>
        <w:right w:val="none" w:sz="0" w:space="0" w:color="auto"/>
      </w:divBdr>
    </w:div>
    <w:div w:id="998776071">
      <w:bodyDiv w:val="1"/>
      <w:marLeft w:val="0"/>
      <w:marRight w:val="0"/>
      <w:marTop w:val="0"/>
      <w:marBottom w:val="0"/>
      <w:divBdr>
        <w:top w:val="none" w:sz="0" w:space="0" w:color="auto"/>
        <w:left w:val="none" w:sz="0" w:space="0" w:color="auto"/>
        <w:bottom w:val="none" w:sz="0" w:space="0" w:color="auto"/>
        <w:right w:val="none" w:sz="0" w:space="0" w:color="auto"/>
      </w:divBdr>
    </w:div>
    <w:div w:id="18740790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40</Words>
  <Characters>15623</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umgartner Christine</dc:creator>
  <cp:keywords/>
  <dc:description/>
  <cp:lastModifiedBy>Baumgartner Christine</cp:lastModifiedBy>
  <cp:revision>3</cp:revision>
  <dcterms:created xsi:type="dcterms:W3CDTF">2017-04-18T03:00:00Z</dcterms:created>
  <dcterms:modified xsi:type="dcterms:W3CDTF">2017-04-18T03:01:00Z</dcterms:modified>
</cp:coreProperties>
</file>